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E56D0" w:rsidRDefault="003971D7" w:rsidP="008B4FED">
      <w:pPr>
        <w:pStyle w:val="berschrift1"/>
      </w:pPr>
      <w:r>
        <w:t xml:space="preserve">Reference Rendering </w:t>
      </w:r>
      <w:proofErr w:type="spellStart"/>
      <w:r>
        <w:t>of</w:t>
      </w:r>
      <w:proofErr w:type="spellEnd"/>
      <w:r>
        <w:t xml:space="preserve"> </w:t>
      </w:r>
      <w:proofErr w:type="spellStart"/>
      <w:r>
        <w:t>Citations</w:t>
      </w:r>
      <w:proofErr w:type="spellEnd"/>
    </w:p>
    <w:p w:rsidR="00F3540A" w:rsidRPr="003971D7" w:rsidRDefault="003971D7" w:rsidP="003971D7">
      <w:pPr>
        <w:rPr>
          <w:lang w:val="en-US"/>
        </w:rPr>
      </w:pPr>
      <w:r w:rsidRPr="003971D7">
        <w:rPr>
          <w:lang w:val="en-US"/>
        </w:rPr>
        <w:t xml:space="preserve">1 author: </w:t>
      </w:r>
      <w:r w:rsidR="00F3540A" w:rsidRPr="003971D7">
        <w:rPr>
          <w:smallCaps/>
          <w:lang w:val="en-US"/>
        </w:rPr>
        <w:t>Simpson</w:t>
      </w:r>
      <w:r w:rsidR="00747346" w:rsidRPr="003971D7">
        <w:rPr>
          <w:lang w:val="en-US"/>
        </w:rPr>
        <w:t> </w:t>
      </w:r>
      <w:bookmarkStart w:id="0" w:name="_GoBack"/>
      <w:bookmarkEnd w:id="0"/>
      <w:r w:rsidR="000806EE">
        <w:rPr>
          <w:lang w:val="en-US"/>
        </w:rPr>
        <w:t>2000a</w:t>
      </w:r>
    </w:p>
    <w:p w:rsidR="003971D7" w:rsidRPr="003971D7" w:rsidRDefault="003971D7" w:rsidP="003971D7">
      <w:pPr>
        <w:rPr>
          <w:lang w:val="en-US"/>
        </w:rPr>
      </w:pPr>
      <w:r w:rsidRPr="003971D7">
        <w:rPr>
          <w:lang w:val="en-US"/>
        </w:rPr>
        <w:t xml:space="preserve">2 authors: </w:t>
      </w:r>
      <w:r>
        <w:fldChar w:fldCharType="begin"/>
      </w:r>
      <w:r w:rsidR="006F2059">
        <w:instrText xml:space="preserve"> ADDIN EN.CITE &lt;EndNote&gt;&lt;Cite&gt;&lt;Author&gt;Duff&lt;/Author&gt;&lt;Year&gt;2010&lt;/Year&gt;&lt;RecNum&gt;2&lt;/RecNum&gt;&lt;record&gt;&lt;rec-number&gt;1&lt;/rec-number&gt;&lt;foreign-keys&gt;&lt;key app="EN" db-id="zazxxepf7x29vhezzapp5we3vf5zzsdazrx2"&gt;1&lt;/key&gt;&lt;/foreign-keys&gt;&lt;ref-type name="Book"&gt;6&lt;/ref-type&gt;&lt;contributors&gt;&lt;authors&gt;&lt;author&gt;Duff, Man&lt;/author&gt;&lt;author&gt;Gumble, Barney &lt;/author&gt;&lt;/authors&gt;&lt;/contributors&gt;&lt;titles&gt;&lt;title&gt;Titel&lt;/title&gt;&lt;/titles&gt;&lt;volume&gt;2&lt;/volume&gt;&lt;num-vols&gt;2&lt;/num-vols&gt;&lt;edition&gt;5&lt;/edition&gt;&lt;dates&gt;&lt;year&gt;2010&lt;/year&gt;&lt;/dates&gt;&lt;pub-location&gt;Straubing&lt;/pub-location&gt;&lt;publisher&gt;Verlag Attenkofer&lt;/publisher&gt;&lt;urls&gt;&lt;/urls&gt;&lt;/record&gt;&lt;/Cite&gt;&lt;/EndNote&gt;</w:instrText>
      </w:r>
      <w:r>
        <w:fldChar w:fldCharType="separate"/>
      </w:r>
      <w:r w:rsidRPr="003971D7">
        <w:rPr>
          <w:noProof/>
          <w:lang w:val="en-US"/>
        </w:rPr>
        <w:t>D</w:t>
      </w:r>
      <w:r w:rsidRPr="003971D7">
        <w:rPr>
          <w:smallCaps/>
          <w:noProof/>
          <w:lang w:val="en-US"/>
        </w:rPr>
        <w:t>uff</w:t>
      </w:r>
      <w:r w:rsidR="006D6585">
        <w:rPr>
          <w:noProof/>
          <w:lang w:val="en-US"/>
        </w:rPr>
        <w:t xml:space="preserve">, </w:t>
      </w:r>
      <w:r w:rsidRPr="003971D7">
        <w:rPr>
          <w:noProof/>
          <w:lang w:val="en-US"/>
        </w:rPr>
        <w:t>G</w:t>
      </w:r>
      <w:r w:rsidRPr="003971D7">
        <w:rPr>
          <w:smallCaps/>
          <w:noProof/>
          <w:lang w:val="en-US"/>
        </w:rPr>
        <w:t>umble</w:t>
      </w:r>
      <w:r w:rsidRPr="003971D7">
        <w:rPr>
          <w:noProof/>
          <w:lang w:val="en-US"/>
        </w:rPr>
        <w:t xml:space="preserve"> 2010</w:t>
      </w:r>
      <w:r>
        <w:fldChar w:fldCharType="end"/>
      </w:r>
    </w:p>
    <w:p w:rsidR="003971D7" w:rsidRDefault="003971D7" w:rsidP="003971D7">
      <w:r>
        <w:rPr>
          <w:lang w:val="en-US"/>
        </w:rPr>
        <w:t xml:space="preserve">3+ authors: </w:t>
      </w:r>
      <w:r>
        <w:fldChar w:fldCharType="begin"/>
      </w:r>
      <w:r w:rsidR="006F2059">
        <w:instrText xml:space="preserve"> ADDIN EN.CITE &lt;EndNote&gt;&lt;Cite&gt;&lt;Author&gt;Jones&lt;/Author&gt;&lt;Year&gt;2010&lt;/Year&gt;&lt;RecNum&gt;3&lt;/RecNum&gt;&lt;record&gt;&lt;rec-number&gt;2&lt;/rec-number&gt;&lt;foreign-keys&gt;&lt;key app="EN" db-id="zazxxepf7x29vhezzapp5we3vf5zzsdazrx2"&gt;2&lt;/key&gt;&lt;/foreign-keys&gt;&lt;ref-type name="Book"&gt;6&lt;/ref-type&gt;&lt;contributors&gt;&lt;authors&gt;&lt;author&gt;Jones, Jimbo&lt;/author&gt;&lt;author&gt;Muntz, Nelson&lt;/author&gt;&lt;author&gt;van Houten, Milhouse&lt;/author&gt;&lt;/authors&gt;&lt;/contributors&gt;&lt;titles&gt;&lt;title&gt;Beispiel &lt;/title&gt;&lt;/titles&gt;&lt;volume&gt;2&lt;/volume&gt;&lt;num-vols&gt;2&lt;/num-vols&gt;&lt;edition&gt;5&lt;/edition&gt;&lt;dates&gt;&lt;year&gt;2010&lt;/year&gt;&lt;/dates&gt;&lt;pub-location&gt;Straubing&lt;/pub-location&gt;&lt;publisher&gt;Verlag Attenkofer&lt;/publisher&gt;&lt;urls&gt;&lt;/urls&gt;&lt;/record&gt;&lt;/Cite&gt;&lt;/EndNote&gt;</w:instrText>
      </w:r>
      <w:r>
        <w:fldChar w:fldCharType="separate"/>
      </w:r>
      <w:r w:rsidRPr="003971D7">
        <w:rPr>
          <w:noProof/>
          <w:lang w:val="en-US"/>
        </w:rPr>
        <w:t>J</w:t>
      </w:r>
      <w:r w:rsidRPr="003971D7">
        <w:rPr>
          <w:smallCaps/>
          <w:noProof/>
          <w:lang w:val="en-US"/>
        </w:rPr>
        <w:t>ones</w:t>
      </w:r>
      <w:r w:rsidRPr="003971D7">
        <w:rPr>
          <w:noProof/>
          <w:lang w:val="en-US"/>
        </w:rPr>
        <w:t xml:space="preserve"> et al. 2010</w:t>
      </w:r>
      <w:r>
        <w:fldChar w:fldCharType="end"/>
      </w:r>
    </w:p>
    <w:p w:rsidR="003466A8" w:rsidRDefault="003971D7" w:rsidP="003466A8">
      <w:pPr>
        <w:rPr>
          <w:lang w:val="en-US"/>
        </w:rPr>
      </w:pPr>
      <w:r w:rsidRPr="003971D7">
        <w:rPr>
          <w:lang w:val="en-US"/>
        </w:rPr>
        <w:t xml:space="preserve">Added page(s): </w:t>
      </w:r>
      <w:r w:rsidR="00747346" w:rsidRPr="003971D7">
        <w:rPr>
          <w:smallCaps/>
          <w:lang w:val="en-US"/>
        </w:rPr>
        <w:t>Simpson</w:t>
      </w:r>
      <w:r w:rsidR="00747346" w:rsidRPr="003971D7">
        <w:rPr>
          <w:lang w:val="en-US"/>
        </w:rPr>
        <w:t> </w:t>
      </w:r>
      <w:r>
        <w:rPr>
          <w:lang w:val="en-US"/>
        </w:rPr>
        <w:t>2000a</w:t>
      </w:r>
      <w:proofErr w:type="gramStart"/>
      <w:r>
        <w:rPr>
          <w:lang w:val="en-US"/>
        </w:rPr>
        <w:t>,°</w:t>
      </w:r>
      <w:proofErr w:type="gramEnd"/>
      <w:r w:rsidR="00747346" w:rsidRPr="003971D7">
        <w:rPr>
          <w:lang w:val="en-US"/>
        </w:rPr>
        <w:t>S. 588</w:t>
      </w:r>
    </w:p>
    <w:p w:rsidR="003466A8" w:rsidRPr="003466A8" w:rsidRDefault="003466A8" w:rsidP="003466A8">
      <w:pPr>
        <w:rPr>
          <w:lang w:val="en-US"/>
        </w:rPr>
      </w:pPr>
    </w:p>
    <w:sectPr w:rsidR="003466A8" w:rsidRPr="003466A8" w:rsidSect="00A37820">
      <w:headerReference w:type="even" r:id="rId9"/>
      <w:pgSz w:w="11906" w:h="16838"/>
      <w:pgMar w:top="1417" w:right="1417" w:bottom="1134" w:left="141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B2EE2" w:rsidRDefault="00AB2EE2" w:rsidP="00640775">
      <w:r>
        <w:separator/>
      </w:r>
    </w:p>
  </w:endnote>
  <w:endnote w:type="continuationSeparator" w:id="0">
    <w:p w:rsidR="00AB2EE2" w:rsidRDefault="00AB2EE2" w:rsidP="0064077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Monotype Sorts">
    <w:altName w:val="ZapfDingbats"/>
    <w:charset w:val="02"/>
    <w:family w:val="auto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yriadPro-Regular"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B2EE2" w:rsidRDefault="00AB2EE2" w:rsidP="00640775">
      <w:r>
        <w:separator/>
      </w:r>
    </w:p>
  </w:footnote>
  <w:footnote w:type="continuationSeparator" w:id="0">
    <w:p w:rsidR="00AB2EE2" w:rsidRDefault="00AB2EE2" w:rsidP="00640775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A3E6B" w:rsidRPr="00A21CAA" w:rsidRDefault="00AB2EE2" w:rsidP="008533C4">
    <w:pPr>
      <w:pStyle w:val="Kopfzeile"/>
    </w:pPr>
    <w:r>
      <w:fldChar w:fldCharType="begin"/>
    </w:r>
    <w:r>
      <w:instrText xml:space="preserve"> PAGE   \* MERGEFORMAT </w:instrText>
    </w:r>
    <w:r>
      <w:fldChar w:fldCharType="separate"/>
    </w:r>
    <w:r w:rsidR="003466A8">
      <w:rPr>
        <w:noProof/>
      </w:rPr>
      <w:t>2</w:t>
    </w:r>
    <w:r>
      <w:rPr>
        <w:noProof/>
      </w:rPr>
      <w:fldChar w:fldCharType="end"/>
    </w:r>
    <w:r w:rsidR="004A3E6B">
      <w:tab/>
    </w:r>
    <w:r w:rsidR="004A3E6B">
      <w:tab/>
      <w:t>Tabellenverzeichni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62E6730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74EC21D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952E73A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10A27532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0A1A0CB8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1B18B2B4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E74268B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AB126BE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5E94D48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7264E72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2D841D3"/>
    <w:multiLevelType w:val="hybridMultilevel"/>
    <w:tmpl w:val="F2E84732"/>
    <w:lvl w:ilvl="0" w:tplc="D7602D30">
      <w:start w:val="2"/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Arial" w:eastAsia="Times New Roman" w:hAnsi="Arial" w:cs="Arial" w:hint="default"/>
      </w:rPr>
    </w:lvl>
    <w:lvl w:ilvl="1" w:tplc="04070003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Monotype Sorts" w:hAnsi="Monotype Sort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Monotype Sorts" w:hAnsi="Monotype Sort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Monotype Sorts" w:hAnsi="Monotype Sorts" w:hint="default"/>
      </w:rPr>
    </w:lvl>
  </w:abstractNum>
  <w:abstractNum w:abstractNumId="11">
    <w:nsid w:val="055115CE"/>
    <w:multiLevelType w:val="multilevel"/>
    <w:tmpl w:val="EC4CA2B4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2">
    <w:nsid w:val="057F7ACE"/>
    <w:multiLevelType w:val="hybridMultilevel"/>
    <w:tmpl w:val="85F68CCE"/>
    <w:lvl w:ilvl="0" w:tplc="26561ECA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59849C08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53F8B154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C44F500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8D989EB2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AA447EE2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1DB4F800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E46EDB9C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82C2C586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3">
    <w:nsid w:val="0D5C2DAD"/>
    <w:multiLevelType w:val="hybridMultilevel"/>
    <w:tmpl w:val="400C8BAA"/>
    <w:lvl w:ilvl="0" w:tplc="EA242992">
      <w:start w:val="8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9CABB78" w:tentative="1">
      <w:start w:val="1"/>
      <w:numFmt w:val="lowerLetter"/>
      <w:lvlText w:val="%2."/>
      <w:lvlJc w:val="left"/>
      <w:pPr>
        <w:ind w:left="1440" w:hanging="360"/>
      </w:pPr>
    </w:lvl>
    <w:lvl w:ilvl="2" w:tplc="59BE3FD4" w:tentative="1">
      <w:start w:val="1"/>
      <w:numFmt w:val="lowerRoman"/>
      <w:lvlText w:val="%3."/>
      <w:lvlJc w:val="right"/>
      <w:pPr>
        <w:ind w:left="2160" w:hanging="180"/>
      </w:pPr>
    </w:lvl>
    <w:lvl w:ilvl="3" w:tplc="2ED2807A" w:tentative="1">
      <w:start w:val="1"/>
      <w:numFmt w:val="decimal"/>
      <w:lvlText w:val="%4."/>
      <w:lvlJc w:val="left"/>
      <w:pPr>
        <w:ind w:left="2880" w:hanging="360"/>
      </w:pPr>
    </w:lvl>
    <w:lvl w:ilvl="4" w:tplc="5A6EAE14" w:tentative="1">
      <w:start w:val="1"/>
      <w:numFmt w:val="lowerLetter"/>
      <w:lvlText w:val="%5."/>
      <w:lvlJc w:val="left"/>
      <w:pPr>
        <w:ind w:left="3600" w:hanging="360"/>
      </w:pPr>
    </w:lvl>
    <w:lvl w:ilvl="5" w:tplc="D6D66504" w:tentative="1">
      <w:start w:val="1"/>
      <w:numFmt w:val="lowerRoman"/>
      <w:lvlText w:val="%6."/>
      <w:lvlJc w:val="right"/>
      <w:pPr>
        <w:ind w:left="4320" w:hanging="180"/>
      </w:pPr>
    </w:lvl>
    <w:lvl w:ilvl="6" w:tplc="C7EC1CC8" w:tentative="1">
      <w:start w:val="1"/>
      <w:numFmt w:val="decimal"/>
      <w:lvlText w:val="%7."/>
      <w:lvlJc w:val="left"/>
      <w:pPr>
        <w:ind w:left="5040" w:hanging="360"/>
      </w:pPr>
    </w:lvl>
    <w:lvl w:ilvl="7" w:tplc="6E182F24" w:tentative="1">
      <w:start w:val="1"/>
      <w:numFmt w:val="lowerLetter"/>
      <w:lvlText w:val="%8."/>
      <w:lvlJc w:val="left"/>
      <w:pPr>
        <w:ind w:left="5760" w:hanging="360"/>
      </w:pPr>
    </w:lvl>
    <w:lvl w:ilvl="8" w:tplc="0512038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0E231502"/>
    <w:multiLevelType w:val="hybridMultilevel"/>
    <w:tmpl w:val="5B0C6390"/>
    <w:lvl w:ilvl="0" w:tplc="E59052F4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1" w:tplc="04070019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cs="Courier New" w:hint="default"/>
      </w:rPr>
    </w:lvl>
    <w:lvl w:ilvl="2" w:tplc="0407001B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3" w:tplc="0407000F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4070019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cs="Courier New" w:hint="default"/>
      </w:rPr>
    </w:lvl>
    <w:lvl w:ilvl="5" w:tplc="0407001B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6" w:tplc="0407000F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4070019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cs="Courier New" w:hint="default"/>
      </w:rPr>
    </w:lvl>
    <w:lvl w:ilvl="8" w:tplc="0407001B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</w:rPr>
    </w:lvl>
  </w:abstractNum>
  <w:abstractNum w:abstractNumId="15">
    <w:nsid w:val="0F432F0B"/>
    <w:multiLevelType w:val="hybridMultilevel"/>
    <w:tmpl w:val="2E7E0D82"/>
    <w:lvl w:ilvl="0" w:tplc="04070001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6">
    <w:nsid w:val="0F7F3206"/>
    <w:multiLevelType w:val="multilevel"/>
    <w:tmpl w:val="359042D8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17">
    <w:nsid w:val="11DD0488"/>
    <w:multiLevelType w:val="hybridMultilevel"/>
    <w:tmpl w:val="ECAC180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123F1FB7"/>
    <w:multiLevelType w:val="hybridMultilevel"/>
    <w:tmpl w:val="02CEDDA0"/>
    <w:lvl w:ilvl="0" w:tplc="FAEE04F2">
      <w:numFmt w:val="bullet"/>
      <w:pStyle w:val="aufzhlung"/>
      <w:lvlText w:val="-"/>
      <w:lvlJc w:val="left"/>
      <w:pPr>
        <w:ind w:left="644" w:hanging="360"/>
      </w:pPr>
      <w:rPr>
        <w:rFonts w:ascii="Times New Roman" w:eastAsia="Times New Roman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19">
    <w:nsid w:val="130B387A"/>
    <w:multiLevelType w:val="hybridMultilevel"/>
    <w:tmpl w:val="E63AD8B8"/>
    <w:lvl w:ilvl="0" w:tplc="1FC41F70">
      <w:start w:val="4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cs="Arial" w:hint="default"/>
      </w:rPr>
    </w:lvl>
    <w:lvl w:ilvl="1" w:tplc="6DBE8664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4148BA2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0F4554A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8F66DDEA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36CB52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6742B712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9C8AE1D6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93025E5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>
    <w:nsid w:val="17A13A06"/>
    <w:multiLevelType w:val="hybridMultilevel"/>
    <w:tmpl w:val="53E4A69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17EB445E"/>
    <w:multiLevelType w:val="hybridMultilevel"/>
    <w:tmpl w:val="113A4F7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1A91503C"/>
    <w:multiLevelType w:val="multilevel"/>
    <w:tmpl w:val="7916CD92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3">
    <w:nsid w:val="23095BAD"/>
    <w:multiLevelType w:val="multilevel"/>
    <w:tmpl w:val="04070025"/>
    <w:styleLink w:val="Formatvorlage1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4">
    <w:nsid w:val="236335FF"/>
    <w:multiLevelType w:val="hybridMultilevel"/>
    <w:tmpl w:val="E110DFD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2798218A"/>
    <w:multiLevelType w:val="hybridMultilevel"/>
    <w:tmpl w:val="A4DE7800"/>
    <w:lvl w:ilvl="0" w:tplc="45B6AAE2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11786C26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73480D5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63652A4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E24E81BC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7236F110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8184E40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7908B702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708620AE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>
    <w:nsid w:val="28C25DCC"/>
    <w:multiLevelType w:val="hybridMultilevel"/>
    <w:tmpl w:val="4290120E"/>
    <w:lvl w:ilvl="0" w:tplc="0407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7">
    <w:nsid w:val="30C65069"/>
    <w:multiLevelType w:val="hybridMultilevel"/>
    <w:tmpl w:val="2398FE78"/>
    <w:lvl w:ilvl="0" w:tplc="04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8">
    <w:nsid w:val="3A3E0FCF"/>
    <w:multiLevelType w:val="hybridMultilevel"/>
    <w:tmpl w:val="CECCF266"/>
    <w:lvl w:ilvl="0" w:tplc="DF3231E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vertAlign w:val="baseline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3AC148CA"/>
    <w:multiLevelType w:val="hybridMultilevel"/>
    <w:tmpl w:val="49360D0E"/>
    <w:lvl w:ilvl="0" w:tplc="04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>
    <w:nsid w:val="45C37B99"/>
    <w:multiLevelType w:val="hybridMultilevel"/>
    <w:tmpl w:val="E6D632D8"/>
    <w:lvl w:ilvl="0" w:tplc="04070001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04070003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4070005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04070001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04070003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04070005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04070001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04070003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04070005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1">
    <w:nsid w:val="4AE31D72"/>
    <w:multiLevelType w:val="hybridMultilevel"/>
    <w:tmpl w:val="D2E88F22"/>
    <w:lvl w:ilvl="0" w:tplc="04070001">
      <w:start w:val="1"/>
      <w:numFmt w:val="bullet"/>
      <w:lvlText w:val=""/>
      <w:lvlJc w:val="left"/>
      <w:pPr>
        <w:ind w:left="2544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3264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3984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4704" w:hanging="360"/>
      </w:pPr>
      <w:rPr>
        <w:rFonts w:ascii="Symbol" w:hAnsi="Symbol" w:hint="default"/>
      </w:rPr>
    </w:lvl>
    <w:lvl w:ilvl="4" w:tplc="04070003">
      <w:start w:val="1"/>
      <w:numFmt w:val="bullet"/>
      <w:lvlText w:val="o"/>
      <w:lvlJc w:val="left"/>
      <w:pPr>
        <w:ind w:left="542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614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686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758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8304" w:hanging="360"/>
      </w:pPr>
      <w:rPr>
        <w:rFonts w:ascii="Wingdings" w:hAnsi="Wingdings" w:hint="default"/>
      </w:rPr>
    </w:lvl>
  </w:abstractNum>
  <w:abstractNum w:abstractNumId="32">
    <w:nsid w:val="4B3E5B63"/>
    <w:multiLevelType w:val="hybridMultilevel"/>
    <w:tmpl w:val="38301596"/>
    <w:lvl w:ilvl="0" w:tplc="61EC1E2C">
      <w:start w:val="1"/>
      <w:numFmt w:val="bullet"/>
      <w:lvlText w:val=""/>
      <w:lvlJc w:val="left"/>
      <w:pPr>
        <w:ind w:left="1077" w:hanging="360"/>
      </w:pPr>
      <w:rPr>
        <w:rFonts w:ascii="Symbol" w:hAnsi="Symbol" w:hint="default"/>
        <w:vertAlign w:val="baseline"/>
      </w:rPr>
    </w:lvl>
    <w:lvl w:ilvl="1" w:tplc="832CAD5E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9258BCC8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EB0817BA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A3C06552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644C32E2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6524912C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C3F8B0AE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8B5E249C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33">
    <w:nsid w:val="595847AB"/>
    <w:multiLevelType w:val="hybridMultilevel"/>
    <w:tmpl w:val="44A4B6B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5CD06B43"/>
    <w:multiLevelType w:val="multilevel"/>
    <w:tmpl w:val="8432DA96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5">
    <w:nsid w:val="6BB8437B"/>
    <w:multiLevelType w:val="hybridMultilevel"/>
    <w:tmpl w:val="1CBEE4D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6FA42908"/>
    <w:multiLevelType w:val="multilevel"/>
    <w:tmpl w:val="96E8C6BE"/>
    <w:lvl w:ilvl="0">
      <w:start w:val="2"/>
      <w:numFmt w:val="decimal"/>
      <w:lvlText w:val="%1"/>
      <w:lvlJc w:val="left"/>
      <w:pPr>
        <w:tabs>
          <w:tab w:val="num" w:pos="1410"/>
        </w:tabs>
        <w:ind w:left="1410" w:hanging="141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1410"/>
        </w:tabs>
        <w:ind w:left="1410" w:hanging="141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1410"/>
        </w:tabs>
        <w:ind w:left="1410" w:hanging="141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410"/>
        </w:tabs>
        <w:ind w:left="1410" w:hanging="141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410"/>
        </w:tabs>
        <w:ind w:left="1410" w:hanging="141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410"/>
        </w:tabs>
        <w:ind w:left="1410" w:hanging="141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37">
    <w:nsid w:val="73ED2C92"/>
    <w:multiLevelType w:val="hybridMultilevel"/>
    <w:tmpl w:val="53CE8C5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7BB230D0"/>
    <w:multiLevelType w:val="multilevel"/>
    <w:tmpl w:val="E01AFD98"/>
    <w:lvl w:ilvl="0">
      <w:start w:val="1"/>
      <w:numFmt w:val="decimal"/>
      <w:pStyle w:val="berschrift1"/>
      <w:lvlText w:val="%1"/>
      <w:lvlJc w:val="left"/>
      <w:pPr>
        <w:ind w:left="360" w:hanging="360"/>
      </w:pPr>
      <w:rPr>
        <w:rFonts w:ascii="Times New Roman" w:hAnsi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30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pStyle w:val="berschrift2"/>
      <w:lvlText w:val="%1.%2"/>
      <w:lvlJc w:val="left"/>
      <w:pPr>
        <w:ind w:left="1144" w:hanging="576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ind w:left="862" w:hanging="720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ind w:left="1006" w:hanging="864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ind w:left="1150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294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38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58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726" w:hanging="1584"/>
      </w:pPr>
      <w:rPr>
        <w:rFonts w:hint="default"/>
      </w:rPr>
    </w:lvl>
  </w:abstractNum>
  <w:num w:numId="1">
    <w:abstractNumId w:val="16"/>
  </w:num>
  <w:num w:numId="2">
    <w:abstractNumId w:val="32"/>
  </w:num>
  <w:num w:numId="3">
    <w:abstractNumId w:val="23"/>
  </w:num>
  <w:num w:numId="4">
    <w:abstractNumId w:val="3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38"/>
  </w:num>
  <w:num w:numId="6">
    <w:abstractNumId w:val="15"/>
  </w:num>
  <w:num w:numId="7">
    <w:abstractNumId w:val="27"/>
  </w:num>
  <w:num w:numId="8">
    <w:abstractNumId w:val="12"/>
  </w:num>
  <w:num w:numId="9">
    <w:abstractNumId w:val="30"/>
  </w:num>
  <w:num w:numId="10">
    <w:abstractNumId w:val="25"/>
  </w:num>
  <w:num w:numId="11">
    <w:abstractNumId w:val="19"/>
  </w:num>
  <w:num w:numId="12">
    <w:abstractNumId w:val="14"/>
  </w:num>
  <w:num w:numId="13">
    <w:abstractNumId w:val="29"/>
  </w:num>
  <w:num w:numId="14">
    <w:abstractNumId w:val="36"/>
  </w:num>
  <w:num w:numId="15">
    <w:abstractNumId w:val="10"/>
  </w:num>
  <w:num w:numId="16">
    <w:abstractNumId w:val="9"/>
  </w:num>
  <w:num w:numId="17">
    <w:abstractNumId w:val="7"/>
  </w:num>
  <w:num w:numId="18">
    <w:abstractNumId w:val="6"/>
  </w:num>
  <w:num w:numId="19">
    <w:abstractNumId w:val="8"/>
  </w:num>
  <w:num w:numId="20">
    <w:abstractNumId w:val="3"/>
  </w:num>
  <w:num w:numId="21">
    <w:abstractNumId w:val="2"/>
  </w:num>
  <w:num w:numId="22">
    <w:abstractNumId w:val="1"/>
  </w:num>
  <w:num w:numId="23">
    <w:abstractNumId w:val="0"/>
  </w:num>
  <w:num w:numId="24">
    <w:abstractNumId w:val="5"/>
  </w:num>
  <w:num w:numId="25">
    <w:abstractNumId w:val="4"/>
  </w:num>
  <w:num w:numId="26">
    <w:abstractNumId w:val="22"/>
  </w:num>
  <w:num w:numId="27">
    <w:abstractNumId w:val="11"/>
  </w:num>
  <w:num w:numId="28">
    <w:abstractNumId w:val="13"/>
  </w:num>
  <w:num w:numId="29">
    <w:abstractNumId w:val="26"/>
  </w:num>
  <w:num w:numId="30">
    <w:abstractNumId w:val="28"/>
  </w:num>
  <w:num w:numId="31">
    <w:abstractNumId w:val="18"/>
  </w:num>
  <w:num w:numId="32">
    <w:abstractNumId w:val="20"/>
  </w:num>
  <w:num w:numId="33">
    <w:abstractNumId w:val="37"/>
  </w:num>
  <w:num w:numId="34">
    <w:abstractNumId w:val="33"/>
  </w:num>
  <w:num w:numId="35">
    <w:abstractNumId w:val="21"/>
  </w:num>
  <w:num w:numId="36">
    <w:abstractNumId w:val="24"/>
  </w:num>
  <w:num w:numId="37">
    <w:abstractNumId w:val="17"/>
  </w:num>
  <w:num w:numId="38">
    <w:abstractNumId w:val="31"/>
  </w:num>
  <w:num w:numId="39">
    <w:abstractNumId w:val="35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embedSystemFonts/>
  <w:proofState w:spelling="clean" w:grammar="clean"/>
  <w:stylePaneFormatFilter w:val="3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ocumentProtection w:edit="readOnly" w:enforcement="0"/>
  <w:defaultTabStop w:val="709"/>
  <w:hyphenationZone w:val="425"/>
  <w:evenAndOddHeaders/>
  <w:drawingGridHorizontalSpacing w:val="110"/>
  <w:drawingGridVerticalSpacing w:val="181"/>
  <w:displayHorizontalDrawingGridEvery w:val="2"/>
  <w:noPunctuationKerning/>
  <w:characterSpacingControl w:val="doNotCompress"/>
  <w:hdrShapeDefaults>
    <o:shapedefaults v:ext="edit" spidmax="2049" style="v-text-anchor:middle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Style Schriftenreihe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zazxxepf7x29vhezzapp5we3vf5zzsdazrx2&quot;&gt;Vorlagenbibliothek&lt;record-ids&gt;&lt;item&gt;1&lt;/item&gt;&lt;item&gt;2&lt;/item&gt;&lt;/record-ids&gt;&lt;/item&gt;&lt;/Libraries&gt;"/>
  </w:docVars>
  <w:rsids>
    <w:rsidRoot w:val="00F50E1D"/>
    <w:rsid w:val="00000363"/>
    <w:rsid w:val="00001666"/>
    <w:rsid w:val="00001BE2"/>
    <w:rsid w:val="00001EF4"/>
    <w:rsid w:val="0000225D"/>
    <w:rsid w:val="00004A7D"/>
    <w:rsid w:val="000054CA"/>
    <w:rsid w:val="0000564D"/>
    <w:rsid w:val="00005D63"/>
    <w:rsid w:val="0000684B"/>
    <w:rsid w:val="00006B84"/>
    <w:rsid w:val="00006B92"/>
    <w:rsid w:val="00006CE5"/>
    <w:rsid w:val="00006D38"/>
    <w:rsid w:val="00006E57"/>
    <w:rsid w:val="00010934"/>
    <w:rsid w:val="000111B4"/>
    <w:rsid w:val="00011783"/>
    <w:rsid w:val="00012BF3"/>
    <w:rsid w:val="000139AB"/>
    <w:rsid w:val="000139B9"/>
    <w:rsid w:val="000156F7"/>
    <w:rsid w:val="00017F0E"/>
    <w:rsid w:val="00017F4A"/>
    <w:rsid w:val="00020F27"/>
    <w:rsid w:val="0002298D"/>
    <w:rsid w:val="00022BFF"/>
    <w:rsid w:val="00025811"/>
    <w:rsid w:val="00025BCC"/>
    <w:rsid w:val="00030A4A"/>
    <w:rsid w:val="00030FB0"/>
    <w:rsid w:val="0003158B"/>
    <w:rsid w:val="00031D7A"/>
    <w:rsid w:val="00031F87"/>
    <w:rsid w:val="00032C28"/>
    <w:rsid w:val="0003331B"/>
    <w:rsid w:val="00033572"/>
    <w:rsid w:val="00034393"/>
    <w:rsid w:val="0003509F"/>
    <w:rsid w:val="0003549C"/>
    <w:rsid w:val="0003578D"/>
    <w:rsid w:val="00035934"/>
    <w:rsid w:val="000360CB"/>
    <w:rsid w:val="000360E5"/>
    <w:rsid w:val="00036103"/>
    <w:rsid w:val="000364BF"/>
    <w:rsid w:val="000366A1"/>
    <w:rsid w:val="00037A97"/>
    <w:rsid w:val="00037B06"/>
    <w:rsid w:val="000401B6"/>
    <w:rsid w:val="00040329"/>
    <w:rsid w:val="00040947"/>
    <w:rsid w:val="00041812"/>
    <w:rsid w:val="00042C38"/>
    <w:rsid w:val="000439BA"/>
    <w:rsid w:val="0004480D"/>
    <w:rsid w:val="00045891"/>
    <w:rsid w:val="000459E1"/>
    <w:rsid w:val="00045D79"/>
    <w:rsid w:val="00045E49"/>
    <w:rsid w:val="00045FB7"/>
    <w:rsid w:val="0004610C"/>
    <w:rsid w:val="000464A1"/>
    <w:rsid w:val="0004677F"/>
    <w:rsid w:val="000468C6"/>
    <w:rsid w:val="000469F1"/>
    <w:rsid w:val="00046F19"/>
    <w:rsid w:val="00047674"/>
    <w:rsid w:val="00050CF7"/>
    <w:rsid w:val="00051EC6"/>
    <w:rsid w:val="00052CFA"/>
    <w:rsid w:val="000534D2"/>
    <w:rsid w:val="00054551"/>
    <w:rsid w:val="00054DFE"/>
    <w:rsid w:val="00054F22"/>
    <w:rsid w:val="000554FA"/>
    <w:rsid w:val="00055E7F"/>
    <w:rsid w:val="000562FD"/>
    <w:rsid w:val="00056755"/>
    <w:rsid w:val="000567F1"/>
    <w:rsid w:val="00056E13"/>
    <w:rsid w:val="00056FAA"/>
    <w:rsid w:val="00060315"/>
    <w:rsid w:val="00060A31"/>
    <w:rsid w:val="00061308"/>
    <w:rsid w:val="000613B1"/>
    <w:rsid w:val="000620CD"/>
    <w:rsid w:val="00062E82"/>
    <w:rsid w:val="00064019"/>
    <w:rsid w:val="000658D7"/>
    <w:rsid w:val="00065A46"/>
    <w:rsid w:val="00065F08"/>
    <w:rsid w:val="00066564"/>
    <w:rsid w:val="00066968"/>
    <w:rsid w:val="00066CD6"/>
    <w:rsid w:val="00066EF6"/>
    <w:rsid w:val="00066F6B"/>
    <w:rsid w:val="00066F9D"/>
    <w:rsid w:val="00067004"/>
    <w:rsid w:val="000700EB"/>
    <w:rsid w:val="00070A89"/>
    <w:rsid w:val="00070CF5"/>
    <w:rsid w:val="00070FF1"/>
    <w:rsid w:val="000714B5"/>
    <w:rsid w:val="00071892"/>
    <w:rsid w:val="00071E8C"/>
    <w:rsid w:val="00072E2B"/>
    <w:rsid w:val="00073811"/>
    <w:rsid w:val="000750CB"/>
    <w:rsid w:val="0007586D"/>
    <w:rsid w:val="00075AB6"/>
    <w:rsid w:val="00075D09"/>
    <w:rsid w:val="00075E30"/>
    <w:rsid w:val="000770B6"/>
    <w:rsid w:val="00077824"/>
    <w:rsid w:val="00077C94"/>
    <w:rsid w:val="000806EE"/>
    <w:rsid w:val="000808F5"/>
    <w:rsid w:val="00080AB9"/>
    <w:rsid w:val="00080B17"/>
    <w:rsid w:val="00080E0B"/>
    <w:rsid w:val="00082840"/>
    <w:rsid w:val="0008286B"/>
    <w:rsid w:val="000828B7"/>
    <w:rsid w:val="00083951"/>
    <w:rsid w:val="000841D0"/>
    <w:rsid w:val="0008566F"/>
    <w:rsid w:val="00085842"/>
    <w:rsid w:val="00085CA3"/>
    <w:rsid w:val="00085D38"/>
    <w:rsid w:val="00086851"/>
    <w:rsid w:val="000877CE"/>
    <w:rsid w:val="000910F3"/>
    <w:rsid w:val="00091F4C"/>
    <w:rsid w:val="0009254B"/>
    <w:rsid w:val="0009301E"/>
    <w:rsid w:val="0009386D"/>
    <w:rsid w:val="000939EC"/>
    <w:rsid w:val="00093ECF"/>
    <w:rsid w:val="00093F83"/>
    <w:rsid w:val="00093FE4"/>
    <w:rsid w:val="00094054"/>
    <w:rsid w:val="00095A31"/>
    <w:rsid w:val="00095AF5"/>
    <w:rsid w:val="0009612E"/>
    <w:rsid w:val="000973DB"/>
    <w:rsid w:val="000A03AE"/>
    <w:rsid w:val="000A05A9"/>
    <w:rsid w:val="000A072F"/>
    <w:rsid w:val="000A10C5"/>
    <w:rsid w:val="000A17E7"/>
    <w:rsid w:val="000A1871"/>
    <w:rsid w:val="000A2B99"/>
    <w:rsid w:val="000A325A"/>
    <w:rsid w:val="000A3419"/>
    <w:rsid w:val="000A344E"/>
    <w:rsid w:val="000A374C"/>
    <w:rsid w:val="000A3B3F"/>
    <w:rsid w:val="000A3D46"/>
    <w:rsid w:val="000A40BE"/>
    <w:rsid w:val="000A4273"/>
    <w:rsid w:val="000A5356"/>
    <w:rsid w:val="000A5420"/>
    <w:rsid w:val="000A55A0"/>
    <w:rsid w:val="000A5713"/>
    <w:rsid w:val="000A5A3F"/>
    <w:rsid w:val="000A64E5"/>
    <w:rsid w:val="000A6AB0"/>
    <w:rsid w:val="000A6B24"/>
    <w:rsid w:val="000B1E2D"/>
    <w:rsid w:val="000B2012"/>
    <w:rsid w:val="000B2589"/>
    <w:rsid w:val="000B269F"/>
    <w:rsid w:val="000B2E24"/>
    <w:rsid w:val="000B2ECA"/>
    <w:rsid w:val="000B3200"/>
    <w:rsid w:val="000B32FD"/>
    <w:rsid w:val="000B3651"/>
    <w:rsid w:val="000B3C21"/>
    <w:rsid w:val="000B4260"/>
    <w:rsid w:val="000B57CE"/>
    <w:rsid w:val="000B695E"/>
    <w:rsid w:val="000B6E42"/>
    <w:rsid w:val="000B7268"/>
    <w:rsid w:val="000B7604"/>
    <w:rsid w:val="000B7655"/>
    <w:rsid w:val="000B7D5A"/>
    <w:rsid w:val="000C3845"/>
    <w:rsid w:val="000C4D95"/>
    <w:rsid w:val="000C5CA0"/>
    <w:rsid w:val="000C6649"/>
    <w:rsid w:val="000C6E3E"/>
    <w:rsid w:val="000C7DF4"/>
    <w:rsid w:val="000D12EE"/>
    <w:rsid w:val="000D1617"/>
    <w:rsid w:val="000D1724"/>
    <w:rsid w:val="000D24E6"/>
    <w:rsid w:val="000D2E85"/>
    <w:rsid w:val="000D3191"/>
    <w:rsid w:val="000D3FA9"/>
    <w:rsid w:val="000D4947"/>
    <w:rsid w:val="000D5031"/>
    <w:rsid w:val="000D537B"/>
    <w:rsid w:val="000D53BC"/>
    <w:rsid w:val="000D5E2C"/>
    <w:rsid w:val="000D6DD4"/>
    <w:rsid w:val="000D7A6E"/>
    <w:rsid w:val="000E0F9C"/>
    <w:rsid w:val="000E100C"/>
    <w:rsid w:val="000E134A"/>
    <w:rsid w:val="000E145C"/>
    <w:rsid w:val="000E169C"/>
    <w:rsid w:val="000E18E6"/>
    <w:rsid w:val="000E27DA"/>
    <w:rsid w:val="000E2E43"/>
    <w:rsid w:val="000E339F"/>
    <w:rsid w:val="000E3425"/>
    <w:rsid w:val="000E35C0"/>
    <w:rsid w:val="000E35CB"/>
    <w:rsid w:val="000E37F9"/>
    <w:rsid w:val="000E3A45"/>
    <w:rsid w:val="000E440A"/>
    <w:rsid w:val="000E47E4"/>
    <w:rsid w:val="000E499A"/>
    <w:rsid w:val="000E4CC7"/>
    <w:rsid w:val="000E5186"/>
    <w:rsid w:val="000E548A"/>
    <w:rsid w:val="000E54A3"/>
    <w:rsid w:val="000E5DCD"/>
    <w:rsid w:val="000E6305"/>
    <w:rsid w:val="000E6600"/>
    <w:rsid w:val="000E670A"/>
    <w:rsid w:val="000E6977"/>
    <w:rsid w:val="000E6A71"/>
    <w:rsid w:val="000E6AA3"/>
    <w:rsid w:val="000F074B"/>
    <w:rsid w:val="000F0B23"/>
    <w:rsid w:val="000F0BFE"/>
    <w:rsid w:val="000F1B0C"/>
    <w:rsid w:val="000F22A5"/>
    <w:rsid w:val="000F2A23"/>
    <w:rsid w:val="000F2E57"/>
    <w:rsid w:val="000F41E5"/>
    <w:rsid w:val="000F43A4"/>
    <w:rsid w:val="000F4530"/>
    <w:rsid w:val="000F543A"/>
    <w:rsid w:val="000F5B6E"/>
    <w:rsid w:val="000F603F"/>
    <w:rsid w:val="000F68B2"/>
    <w:rsid w:val="000F6913"/>
    <w:rsid w:val="000F75FA"/>
    <w:rsid w:val="000F7771"/>
    <w:rsid w:val="00100507"/>
    <w:rsid w:val="0010058C"/>
    <w:rsid w:val="00103476"/>
    <w:rsid w:val="00104111"/>
    <w:rsid w:val="001044A8"/>
    <w:rsid w:val="0010584B"/>
    <w:rsid w:val="00105DF9"/>
    <w:rsid w:val="00106E0B"/>
    <w:rsid w:val="0010769F"/>
    <w:rsid w:val="00107FBC"/>
    <w:rsid w:val="001104EF"/>
    <w:rsid w:val="00110A77"/>
    <w:rsid w:val="00110E3A"/>
    <w:rsid w:val="00110E67"/>
    <w:rsid w:val="00111CA7"/>
    <w:rsid w:val="001128AF"/>
    <w:rsid w:val="00112E98"/>
    <w:rsid w:val="00114183"/>
    <w:rsid w:val="0011426B"/>
    <w:rsid w:val="00114367"/>
    <w:rsid w:val="0011438F"/>
    <w:rsid w:val="00114C82"/>
    <w:rsid w:val="0011537D"/>
    <w:rsid w:val="00115D47"/>
    <w:rsid w:val="00116EE6"/>
    <w:rsid w:val="00117CDD"/>
    <w:rsid w:val="00117FA2"/>
    <w:rsid w:val="001206BD"/>
    <w:rsid w:val="00121BFB"/>
    <w:rsid w:val="00124539"/>
    <w:rsid w:val="001247C3"/>
    <w:rsid w:val="001247ED"/>
    <w:rsid w:val="00124FF4"/>
    <w:rsid w:val="00125740"/>
    <w:rsid w:val="001257DB"/>
    <w:rsid w:val="00127292"/>
    <w:rsid w:val="00130182"/>
    <w:rsid w:val="001313D4"/>
    <w:rsid w:val="001314C6"/>
    <w:rsid w:val="00132B2F"/>
    <w:rsid w:val="00132E9F"/>
    <w:rsid w:val="0013307B"/>
    <w:rsid w:val="0013350D"/>
    <w:rsid w:val="00133AD1"/>
    <w:rsid w:val="00133B65"/>
    <w:rsid w:val="00134244"/>
    <w:rsid w:val="001342ED"/>
    <w:rsid w:val="00136488"/>
    <w:rsid w:val="00136BD5"/>
    <w:rsid w:val="00136C10"/>
    <w:rsid w:val="001400E5"/>
    <w:rsid w:val="00140CB2"/>
    <w:rsid w:val="00140D3A"/>
    <w:rsid w:val="001422D3"/>
    <w:rsid w:val="00144147"/>
    <w:rsid w:val="001459C2"/>
    <w:rsid w:val="001459D5"/>
    <w:rsid w:val="001459F4"/>
    <w:rsid w:val="00145CEB"/>
    <w:rsid w:val="00146508"/>
    <w:rsid w:val="00146E77"/>
    <w:rsid w:val="00150964"/>
    <w:rsid w:val="00151343"/>
    <w:rsid w:val="00151B83"/>
    <w:rsid w:val="001524A6"/>
    <w:rsid w:val="001526BA"/>
    <w:rsid w:val="00152A08"/>
    <w:rsid w:val="00153525"/>
    <w:rsid w:val="00153843"/>
    <w:rsid w:val="00153C34"/>
    <w:rsid w:val="001540FE"/>
    <w:rsid w:val="0015493A"/>
    <w:rsid w:val="00154E32"/>
    <w:rsid w:val="001550E0"/>
    <w:rsid w:val="001554BB"/>
    <w:rsid w:val="0015649E"/>
    <w:rsid w:val="00156B52"/>
    <w:rsid w:val="00157621"/>
    <w:rsid w:val="00157F08"/>
    <w:rsid w:val="00160616"/>
    <w:rsid w:val="001606FA"/>
    <w:rsid w:val="00161B63"/>
    <w:rsid w:val="00161EEA"/>
    <w:rsid w:val="00161F6B"/>
    <w:rsid w:val="00162D14"/>
    <w:rsid w:val="001648EB"/>
    <w:rsid w:val="00164B30"/>
    <w:rsid w:val="00164DAE"/>
    <w:rsid w:val="00164E18"/>
    <w:rsid w:val="00165003"/>
    <w:rsid w:val="001656DC"/>
    <w:rsid w:val="00166119"/>
    <w:rsid w:val="00166385"/>
    <w:rsid w:val="00166419"/>
    <w:rsid w:val="00166B55"/>
    <w:rsid w:val="00166CB5"/>
    <w:rsid w:val="00170AE7"/>
    <w:rsid w:val="00170DE7"/>
    <w:rsid w:val="0017182A"/>
    <w:rsid w:val="00171BD1"/>
    <w:rsid w:val="00171FD2"/>
    <w:rsid w:val="00172A1B"/>
    <w:rsid w:val="00173FE6"/>
    <w:rsid w:val="00174CB7"/>
    <w:rsid w:val="00175D47"/>
    <w:rsid w:val="00175DB2"/>
    <w:rsid w:val="00176425"/>
    <w:rsid w:val="00176E9B"/>
    <w:rsid w:val="00177A94"/>
    <w:rsid w:val="00177B20"/>
    <w:rsid w:val="0018071E"/>
    <w:rsid w:val="00181D46"/>
    <w:rsid w:val="0018243B"/>
    <w:rsid w:val="001826DA"/>
    <w:rsid w:val="0018350F"/>
    <w:rsid w:val="001835A3"/>
    <w:rsid w:val="001838C3"/>
    <w:rsid w:val="00184C67"/>
    <w:rsid w:val="001851FB"/>
    <w:rsid w:val="0018657C"/>
    <w:rsid w:val="001867D4"/>
    <w:rsid w:val="00186950"/>
    <w:rsid w:val="00187266"/>
    <w:rsid w:val="00187635"/>
    <w:rsid w:val="00187A73"/>
    <w:rsid w:val="00187A8A"/>
    <w:rsid w:val="00190704"/>
    <w:rsid w:val="00191D9F"/>
    <w:rsid w:val="0019211B"/>
    <w:rsid w:val="001935D6"/>
    <w:rsid w:val="00193689"/>
    <w:rsid w:val="00194A5C"/>
    <w:rsid w:val="00194C9F"/>
    <w:rsid w:val="00195AD3"/>
    <w:rsid w:val="00195D85"/>
    <w:rsid w:val="00196966"/>
    <w:rsid w:val="00196A69"/>
    <w:rsid w:val="00197357"/>
    <w:rsid w:val="00197F9D"/>
    <w:rsid w:val="001A0F78"/>
    <w:rsid w:val="001A11B1"/>
    <w:rsid w:val="001A14A1"/>
    <w:rsid w:val="001A150D"/>
    <w:rsid w:val="001A2382"/>
    <w:rsid w:val="001A2FD2"/>
    <w:rsid w:val="001A4D1D"/>
    <w:rsid w:val="001A55E8"/>
    <w:rsid w:val="001A6917"/>
    <w:rsid w:val="001A6A5E"/>
    <w:rsid w:val="001A6E76"/>
    <w:rsid w:val="001A7465"/>
    <w:rsid w:val="001A7AA0"/>
    <w:rsid w:val="001B13B2"/>
    <w:rsid w:val="001B155D"/>
    <w:rsid w:val="001B1696"/>
    <w:rsid w:val="001B279B"/>
    <w:rsid w:val="001B2EE7"/>
    <w:rsid w:val="001B3946"/>
    <w:rsid w:val="001B40DD"/>
    <w:rsid w:val="001B4595"/>
    <w:rsid w:val="001B5400"/>
    <w:rsid w:val="001B564C"/>
    <w:rsid w:val="001B5943"/>
    <w:rsid w:val="001B5B8D"/>
    <w:rsid w:val="001B5F94"/>
    <w:rsid w:val="001B61C3"/>
    <w:rsid w:val="001B6753"/>
    <w:rsid w:val="001B6933"/>
    <w:rsid w:val="001B7264"/>
    <w:rsid w:val="001B7D1E"/>
    <w:rsid w:val="001C094F"/>
    <w:rsid w:val="001C0DDB"/>
    <w:rsid w:val="001C1754"/>
    <w:rsid w:val="001C3459"/>
    <w:rsid w:val="001C34F4"/>
    <w:rsid w:val="001C4230"/>
    <w:rsid w:val="001C4521"/>
    <w:rsid w:val="001C5A25"/>
    <w:rsid w:val="001C5B4B"/>
    <w:rsid w:val="001C5DAD"/>
    <w:rsid w:val="001C676E"/>
    <w:rsid w:val="001C7364"/>
    <w:rsid w:val="001C7DA4"/>
    <w:rsid w:val="001D1234"/>
    <w:rsid w:val="001D1F6B"/>
    <w:rsid w:val="001D2126"/>
    <w:rsid w:val="001D248C"/>
    <w:rsid w:val="001D2C1B"/>
    <w:rsid w:val="001D2D56"/>
    <w:rsid w:val="001D2FD0"/>
    <w:rsid w:val="001D310B"/>
    <w:rsid w:val="001D3A5F"/>
    <w:rsid w:val="001D3BBD"/>
    <w:rsid w:val="001D5A3B"/>
    <w:rsid w:val="001D5CC0"/>
    <w:rsid w:val="001D6873"/>
    <w:rsid w:val="001D6B89"/>
    <w:rsid w:val="001D79C7"/>
    <w:rsid w:val="001E04F7"/>
    <w:rsid w:val="001E0E91"/>
    <w:rsid w:val="001E155F"/>
    <w:rsid w:val="001E1755"/>
    <w:rsid w:val="001E3054"/>
    <w:rsid w:val="001E43EA"/>
    <w:rsid w:val="001E517D"/>
    <w:rsid w:val="001E6572"/>
    <w:rsid w:val="001E7177"/>
    <w:rsid w:val="001E75E4"/>
    <w:rsid w:val="001E7BF9"/>
    <w:rsid w:val="001E7EC0"/>
    <w:rsid w:val="001F0ED2"/>
    <w:rsid w:val="001F18E1"/>
    <w:rsid w:val="001F2B78"/>
    <w:rsid w:val="001F3058"/>
    <w:rsid w:val="001F3C3D"/>
    <w:rsid w:val="001F4270"/>
    <w:rsid w:val="001F4D78"/>
    <w:rsid w:val="001F4D7F"/>
    <w:rsid w:val="001F4DA5"/>
    <w:rsid w:val="001F5707"/>
    <w:rsid w:val="001F5A2F"/>
    <w:rsid w:val="001F5FC9"/>
    <w:rsid w:val="001F5FF1"/>
    <w:rsid w:val="001F6964"/>
    <w:rsid w:val="001F7F48"/>
    <w:rsid w:val="002000F4"/>
    <w:rsid w:val="002004C7"/>
    <w:rsid w:val="0020080A"/>
    <w:rsid w:val="00200FAE"/>
    <w:rsid w:val="002011C5"/>
    <w:rsid w:val="0020263C"/>
    <w:rsid w:val="0020332A"/>
    <w:rsid w:val="00203772"/>
    <w:rsid w:val="00203B8E"/>
    <w:rsid w:val="00204099"/>
    <w:rsid w:val="0020424C"/>
    <w:rsid w:val="00205F5C"/>
    <w:rsid w:val="00206A7C"/>
    <w:rsid w:val="0020710C"/>
    <w:rsid w:val="0020715B"/>
    <w:rsid w:val="00207C4C"/>
    <w:rsid w:val="00207F22"/>
    <w:rsid w:val="0021008E"/>
    <w:rsid w:val="00210217"/>
    <w:rsid w:val="00210276"/>
    <w:rsid w:val="00210D1E"/>
    <w:rsid w:val="00211A0A"/>
    <w:rsid w:val="00211EC7"/>
    <w:rsid w:val="00211F39"/>
    <w:rsid w:val="0021205A"/>
    <w:rsid w:val="00212F01"/>
    <w:rsid w:val="00213179"/>
    <w:rsid w:val="00213878"/>
    <w:rsid w:val="00213A79"/>
    <w:rsid w:val="00214615"/>
    <w:rsid w:val="00214678"/>
    <w:rsid w:val="00215795"/>
    <w:rsid w:val="0021687E"/>
    <w:rsid w:val="002171E1"/>
    <w:rsid w:val="00217AEE"/>
    <w:rsid w:val="00217B84"/>
    <w:rsid w:val="00220179"/>
    <w:rsid w:val="00220F57"/>
    <w:rsid w:val="0022103B"/>
    <w:rsid w:val="002219BE"/>
    <w:rsid w:val="00222960"/>
    <w:rsid w:val="00223DE9"/>
    <w:rsid w:val="002252A3"/>
    <w:rsid w:val="00225DCE"/>
    <w:rsid w:val="002262C7"/>
    <w:rsid w:val="002264C1"/>
    <w:rsid w:val="0022723A"/>
    <w:rsid w:val="00227503"/>
    <w:rsid w:val="00227557"/>
    <w:rsid w:val="00227EAC"/>
    <w:rsid w:val="00230027"/>
    <w:rsid w:val="002300F6"/>
    <w:rsid w:val="002311E4"/>
    <w:rsid w:val="00231EB2"/>
    <w:rsid w:val="002326DC"/>
    <w:rsid w:val="00233DB3"/>
    <w:rsid w:val="0023432E"/>
    <w:rsid w:val="0023589E"/>
    <w:rsid w:val="0023622F"/>
    <w:rsid w:val="002368CC"/>
    <w:rsid w:val="00236D47"/>
    <w:rsid w:val="00236D70"/>
    <w:rsid w:val="00237089"/>
    <w:rsid w:val="00237CD3"/>
    <w:rsid w:val="00241233"/>
    <w:rsid w:val="00241575"/>
    <w:rsid w:val="00243010"/>
    <w:rsid w:val="0024331B"/>
    <w:rsid w:val="00243352"/>
    <w:rsid w:val="002449A7"/>
    <w:rsid w:val="00245688"/>
    <w:rsid w:val="002461D9"/>
    <w:rsid w:val="00246491"/>
    <w:rsid w:val="00247381"/>
    <w:rsid w:val="00247C7E"/>
    <w:rsid w:val="0025006C"/>
    <w:rsid w:val="002506B8"/>
    <w:rsid w:val="00250C43"/>
    <w:rsid w:val="00251972"/>
    <w:rsid w:val="002520E6"/>
    <w:rsid w:val="00252B4D"/>
    <w:rsid w:val="00253E61"/>
    <w:rsid w:val="00254B35"/>
    <w:rsid w:val="00255727"/>
    <w:rsid w:val="00255AC7"/>
    <w:rsid w:val="00255D55"/>
    <w:rsid w:val="00256143"/>
    <w:rsid w:val="00257970"/>
    <w:rsid w:val="00257993"/>
    <w:rsid w:val="00260EF4"/>
    <w:rsid w:val="002611DE"/>
    <w:rsid w:val="0026186C"/>
    <w:rsid w:val="00261F02"/>
    <w:rsid w:val="00262633"/>
    <w:rsid w:val="002628DB"/>
    <w:rsid w:val="00262B2D"/>
    <w:rsid w:val="00263660"/>
    <w:rsid w:val="00264714"/>
    <w:rsid w:val="00264ED2"/>
    <w:rsid w:val="0026503A"/>
    <w:rsid w:val="00265239"/>
    <w:rsid w:val="00265576"/>
    <w:rsid w:val="002659F0"/>
    <w:rsid w:val="002668E9"/>
    <w:rsid w:val="00267FC3"/>
    <w:rsid w:val="00270D7E"/>
    <w:rsid w:val="00270E32"/>
    <w:rsid w:val="00270FE8"/>
    <w:rsid w:val="00271C02"/>
    <w:rsid w:val="00271F4A"/>
    <w:rsid w:val="00273007"/>
    <w:rsid w:val="00273F20"/>
    <w:rsid w:val="0027513D"/>
    <w:rsid w:val="00275175"/>
    <w:rsid w:val="00275513"/>
    <w:rsid w:val="0027589E"/>
    <w:rsid w:val="00275FCB"/>
    <w:rsid w:val="002767B5"/>
    <w:rsid w:val="00277FA5"/>
    <w:rsid w:val="00280249"/>
    <w:rsid w:val="0028076E"/>
    <w:rsid w:val="00280877"/>
    <w:rsid w:val="0028093B"/>
    <w:rsid w:val="00280EE9"/>
    <w:rsid w:val="00281ACB"/>
    <w:rsid w:val="00282C9F"/>
    <w:rsid w:val="0028374E"/>
    <w:rsid w:val="00284FB6"/>
    <w:rsid w:val="002902BF"/>
    <w:rsid w:val="00290A69"/>
    <w:rsid w:val="00290DEB"/>
    <w:rsid w:val="00292E38"/>
    <w:rsid w:val="0029302B"/>
    <w:rsid w:val="00294CEC"/>
    <w:rsid w:val="00295AE6"/>
    <w:rsid w:val="00295E3C"/>
    <w:rsid w:val="00295F13"/>
    <w:rsid w:val="00296497"/>
    <w:rsid w:val="002964C4"/>
    <w:rsid w:val="00297680"/>
    <w:rsid w:val="0029771E"/>
    <w:rsid w:val="002A01A9"/>
    <w:rsid w:val="002A064B"/>
    <w:rsid w:val="002A0D1C"/>
    <w:rsid w:val="002A0FFE"/>
    <w:rsid w:val="002A181D"/>
    <w:rsid w:val="002A19B4"/>
    <w:rsid w:val="002A1AAD"/>
    <w:rsid w:val="002A20AD"/>
    <w:rsid w:val="002A292E"/>
    <w:rsid w:val="002A3DC3"/>
    <w:rsid w:val="002A3F84"/>
    <w:rsid w:val="002A5041"/>
    <w:rsid w:val="002A5371"/>
    <w:rsid w:val="002A551C"/>
    <w:rsid w:val="002A556D"/>
    <w:rsid w:val="002A5574"/>
    <w:rsid w:val="002A56C8"/>
    <w:rsid w:val="002A59CB"/>
    <w:rsid w:val="002A5D90"/>
    <w:rsid w:val="002A5E03"/>
    <w:rsid w:val="002A6105"/>
    <w:rsid w:val="002A69C4"/>
    <w:rsid w:val="002A729B"/>
    <w:rsid w:val="002A7B7D"/>
    <w:rsid w:val="002B029E"/>
    <w:rsid w:val="002B0810"/>
    <w:rsid w:val="002B11B4"/>
    <w:rsid w:val="002B14DF"/>
    <w:rsid w:val="002B1EB5"/>
    <w:rsid w:val="002B2755"/>
    <w:rsid w:val="002B4695"/>
    <w:rsid w:val="002B4AD6"/>
    <w:rsid w:val="002B5014"/>
    <w:rsid w:val="002B639E"/>
    <w:rsid w:val="002B6631"/>
    <w:rsid w:val="002B6684"/>
    <w:rsid w:val="002B671A"/>
    <w:rsid w:val="002B6BC1"/>
    <w:rsid w:val="002B7364"/>
    <w:rsid w:val="002C0033"/>
    <w:rsid w:val="002C05B3"/>
    <w:rsid w:val="002C2ED9"/>
    <w:rsid w:val="002C3846"/>
    <w:rsid w:val="002C38D7"/>
    <w:rsid w:val="002C3D10"/>
    <w:rsid w:val="002C3E54"/>
    <w:rsid w:val="002C4636"/>
    <w:rsid w:val="002C47BA"/>
    <w:rsid w:val="002C4E11"/>
    <w:rsid w:val="002C50CA"/>
    <w:rsid w:val="002C5432"/>
    <w:rsid w:val="002C58A0"/>
    <w:rsid w:val="002C5B18"/>
    <w:rsid w:val="002C61F8"/>
    <w:rsid w:val="002C65EF"/>
    <w:rsid w:val="002C6A04"/>
    <w:rsid w:val="002C7186"/>
    <w:rsid w:val="002C7553"/>
    <w:rsid w:val="002C7A51"/>
    <w:rsid w:val="002C7B90"/>
    <w:rsid w:val="002C7D48"/>
    <w:rsid w:val="002C7FF2"/>
    <w:rsid w:val="002D2D11"/>
    <w:rsid w:val="002D308E"/>
    <w:rsid w:val="002D3361"/>
    <w:rsid w:val="002D3985"/>
    <w:rsid w:val="002D4298"/>
    <w:rsid w:val="002D474C"/>
    <w:rsid w:val="002D4FCF"/>
    <w:rsid w:val="002D5120"/>
    <w:rsid w:val="002D5DFD"/>
    <w:rsid w:val="002D646E"/>
    <w:rsid w:val="002D690D"/>
    <w:rsid w:val="002D6C15"/>
    <w:rsid w:val="002D77CD"/>
    <w:rsid w:val="002D789A"/>
    <w:rsid w:val="002D7A91"/>
    <w:rsid w:val="002D7CEC"/>
    <w:rsid w:val="002E05F4"/>
    <w:rsid w:val="002E092D"/>
    <w:rsid w:val="002E0DE7"/>
    <w:rsid w:val="002E1171"/>
    <w:rsid w:val="002E148E"/>
    <w:rsid w:val="002E1839"/>
    <w:rsid w:val="002E24EE"/>
    <w:rsid w:val="002E274D"/>
    <w:rsid w:val="002E2D9C"/>
    <w:rsid w:val="002E36C1"/>
    <w:rsid w:val="002E43F0"/>
    <w:rsid w:val="002E4C91"/>
    <w:rsid w:val="002E5192"/>
    <w:rsid w:val="002E51A2"/>
    <w:rsid w:val="002E5673"/>
    <w:rsid w:val="002E56D7"/>
    <w:rsid w:val="002E6E45"/>
    <w:rsid w:val="002E7339"/>
    <w:rsid w:val="002E741E"/>
    <w:rsid w:val="002E7545"/>
    <w:rsid w:val="002E7BBF"/>
    <w:rsid w:val="002F11E8"/>
    <w:rsid w:val="002F140A"/>
    <w:rsid w:val="002F21CA"/>
    <w:rsid w:val="002F2891"/>
    <w:rsid w:val="002F28D9"/>
    <w:rsid w:val="002F3399"/>
    <w:rsid w:val="002F33E9"/>
    <w:rsid w:val="002F34CF"/>
    <w:rsid w:val="002F3560"/>
    <w:rsid w:val="002F3938"/>
    <w:rsid w:val="002F3A1F"/>
    <w:rsid w:val="002F3B3F"/>
    <w:rsid w:val="002F42C7"/>
    <w:rsid w:val="002F4C81"/>
    <w:rsid w:val="002F63D0"/>
    <w:rsid w:val="002F63E0"/>
    <w:rsid w:val="002F659B"/>
    <w:rsid w:val="002F65FC"/>
    <w:rsid w:val="002F675B"/>
    <w:rsid w:val="00300D07"/>
    <w:rsid w:val="003019BD"/>
    <w:rsid w:val="00302281"/>
    <w:rsid w:val="0030241B"/>
    <w:rsid w:val="003029AD"/>
    <w:rsid w:val="00302C92"/>
    <w:rsid w:val="00303CBA"/>
    <w:rsid w:val="00304640"/>
    <w:rsid w:val="0030478A"/>
    <w:rsid w:val="0030644B"/>
    <w:rsid w:val="00306643"/>
    <w:rsid w:val="003068CA"/>
    <w:rsid w:val="00307019"/>
    <w:rsid w:val="00307411"/>
    <w:rsid w:val="00307421"/>
    <w:rsid w:val="00310A6E"/>
    <w:rsid w:val="00310E03"/>
    <w:rsid w:val="0031141D"/>
    <w:rsid w:val="00311B61"/>
    <w:rsid w:val="00311E6F"/>
    <w:rsid w:val="0031319E"/>
    <w:rsid w:val="0031329B"/>
    <w:rsid w:val="00314EFD"/>
    <w:rsid w:val="00315D5E"/>
    <w:rsid w:val="00316377"/>
    <w:rsid w:val="00316551"/>
    <w:rsid w:val="00316918"/>
    <w:rsid w:val="00317178"/>
    <w:rsid w:val="0031742B"/>
    <w:rsid w:val="00320299"/>
    <w:rsid w:val="003207E6"/>
    <w:rsid w:val="00321A1D"/>
    <w:rsid w:val="00321DD2"/>
    <w:rsid w:val="0032215B"/>
    <w:rsid w:val="0032275C"/>
    <w:rsid w:val="00322808"/>
    <w:rsid w:val="00322F4C"/>
    <w:rsid w:val="0032306F"/>
    <w:rsid w:val="003235CA"/>
    <w:rsid w:val="00323CE8"/>
    <w:rsid w:val="00325344"/>
    <w:rsid w:val="00326762"/>
    <w:rsid w:val="00330361"/>
    <w:rsid w:val="00330CA3"/>
    <w:rsid w:val="00331716"/>
    <w:rsid w:val="003326A9"/>
    <w:rsid w:val="00332926"/>
    <w:rsid w:val="00332E26"/>
    <w:rsid w:val="00333E00"/>
    <w:rsid w:val="00335D5C"/>
    <w:rsid w:val="00335F29"/>
    <w:rsid w:val="003368B3"/>
    <w:rsid w:val="00337182"/>
    <w:rsid w:val="0033781E"/>
    <w:rsid w:val="00337847"/>
    <w:rsid w:val="00341719"/>
    <w:rsid w:val="00341FFA"/>
    <w:rsid w:val="003424DB"/>
    <w:rsid w:val="00342DF8"/>
    <w:rsid w:val="00342E67"/>
    <w:rsid w:val="00343498"/>
    <w:rsid w:val="0034446D"/>
    <w:rsid w:val="0034456D"/>
    <w:rsid w:val="003466A8"/>
    <w:rsid w:val="00346B0D"/>
    <w:rsid w:val="00346F75"/>
    <w:rsid w:val="003503E9"/>
    <w:rsid w:val="003511A5"/>
    <w:rsid w:val="0035152F"/>
    <w:rsid w:val="003518AF"/>
    <w:rsid w:val="00353178"/>
    <w:rsid w:val="003544EF"/>
    <w:rsid w:val="00355512"/>
    <w:rsid w:val="00355C18"/>
    <w:rsid w:val="00355FC8"/>
    <w:rsid w:val="00356281"/>
    <w:rsid w:val="00357429"/>
    <w:rsid w:val="00357856"/>
    <w:rsid w:val="00357D4B"/>
    <w:rsid w:val="00360331"/>
    <w:rsid w:val="00361EBB"/>
    <w:rsid w:val="003620A2"/>
    <w:rsid w:val="003625FE"/>
    <w:rsid w:val="00362D40"/>
    <w:rsid w:val="0036306E"/>
    <w:rsid w:val="003634E1"/>
    <w:rsid w:val="0036445E"/>
    <w:rsid w:val="003648DD"/>
    <w:rsid w:val="00365245"/>
    <w:rsid w:val="003658FC"/>
    <w:rsid w:val="00365FCA"/>
    <w:rsid w:val="00366DF8"/>
    <w:rsid w:val="00370717"/>
    <w:rsid w:val="003712DE"/>
    <w:rsid w:val="00371356"/>
    <w:rsid w:val="0037155B"/>
    <w:rsid w:val="00373966"/>
    <w:rsid w:val="003747CF"/>
    <w:rsid w:val="00374B11"/>
    <w:rsid w:val="003753CE"/>
    <w:rsid w:val="003753DE"/>
    <w:rsid w:val="003768D5"/>
    <w:rsid w:val="00377132"/>
    <w:rsid w:val="00377477"/>
    <w:rsid w:val="003778FA"/>
    <w:rsid w:val="003801F9"/>
    <w:rsid w:val="00380863"/>
    <w:rsid w:val="00380B3E"/>
    <w:rsid w:val="00380E32"/>
    <w:rsid w:val="00381CCE"/>
    <w:rsid w:val="003824D4"/>
    <w:rsid w:val="00382AD8"/>
    <w:rsid w:val="00382B5F"/>
    <w:rsid w:val="00382E02"/>
    <w:rsid w:val="00383854"/>
    <w:rsid w:val="00383B6B"/>
    <w:rsid w:val="00384046"/>
    <w:rsid w:val="0038494F"/>
    <w:rsid w:val="00385079"/>
    <w:rsid w:val="00385172"/>
    <w:rsid w:val="003860B4"/>
    <w:rsid w:val="00386967"/>
    <w:rsid w:val="00386AC6"/>
    <w:rsid w:val="00386C2F"/>
    <w:rsid w:val="00386D54"/>
    <w:rsid w:val="0038715E"/>
    <w:rsid w:val="0038757F"/>
    <w:rsid w:val="00387CF3"/>
    <w:rsid w:val="00387D0C"/>
    <w:rsid w:val="00387DFD"/>
    <w:rsid w:val="00390D1B"/>
    <w:rsid w:val="00391F97"/>
    <w:rsid w:val="00392B3C"/>
    <w:rsid w:val="00392F28"/>
    <w:rsid w:val="00394109"/>
    <w:rsid w:val="003950F4"/>
    <w:rsid w:val="00395D46"/>
    <w:rsid w:val="00395FA4"/>
    <w:rsid w:val="00396864"/>
    <w:rsid w:val="003969DB"/>
    <w:rsid w:val="00396BC7"/>
    <w:rsid w:val="003971D7"/>
    <w:rsid w:val="003A00FB"/>
    <w:rsid w:val="003A059D"/>
    <w:rsid w:val="003A136C"/>
    <w:rsid w:val="003A24B0"/>
    <w:rsid w:val="003A31BE"/>
    <w:rsid w:val="003A3B6E"/>
    <w:rsid w:val="003A3C4E"/>
    <w:rsid w:val="003A3DBB"/>
    <w:rsid w:val="003A53C5"/>
    <w:rsid w:val="003A5CFD"/>
    <w:rsid w:val="003A6B18"/>
    <w:rsid w:val="003A6D77"/>
    <w:rsid w:val="003A7217"/>
    <w:rsid w:val="003B0702"/>
    <w:rsid w:val="003B0DBB"/>
    <w:rsid w:val="003B10E4"/>
    <w:rsid w:val="003B1849"/>
    <w:rsid w:val="003B1979"/>
    <w:rsid w:val="003B2126"/>
    <w:rsid w:val="003B2862"/>
    <w:rsid w:val="003B51BC"/>
    <w:rsid w:val="003B536A"/>
    <w:rsid w:val="003B5389"/>
    <w:rsid w:val="003B5FB0"/>
    <w:rsid w:val="003B673D"/>
    <w:rsid w:val="003B68B2"/>
    <w:rsid w:val="003B6EFF"/>
    <w:rsid w:val="003B715E"/>
    <w:rsid w:val="003B7A5B"/>
    <w:rsid w:val="003B7F3A"/>
    <w:rsid w:val="003C1248"/>
    <w:rsid w:val="003C1408"/>
    <w:rsid w:val="003C21C4"/>
    <w:rsid w:val="003C3FA4"/>
    <w:rsid w:val="003C441C"/>
    <w:rsid w:val="003C4928"/>
    <w:rsid w:val="003C51AA"/>
    <w:rsid w:val="003C5875"/>
    <w:rsid w:val="003C6388"/>
    <w:rsid w:val="003C693F"/>
    <w:rsid w:val="003C7281"/>
    <w:rsid w:val="003D05E0"/>
    <w:rsid w:val="003D16BE"/>
    <w:rsid w:val="003D1EFD"/>
    <w:rsid w:val="003D2448"/>
    <w:rsid w:val="003D2D87"/>
    <w:rsid w:val="003D3126"/>
    <w:rsid w:val="003D3B99"/>
    <w:rsid w:val="003D4536"/>
    <w:rsid w:val="003D5AF2"/>
    <w:rsid w:val="003D5D13"/>
    <w:rsid w:val="003D6047"/>
    <w:rsid w:val="003D637B"/>
    <w:rsid w:val="003D7270"/>
    <w:rsid w:val="003D7524"/>
    <w:rsid w:val="003D7CA5"/>
    <w:rsid w:val="003E0F74"/>
    <w:rsid w:val="003E14BA"/>
    <w:rsid w:val="003E171C"/>
    <w:rsid w:val="003E18CD"/>
    <w:rsid w:val="003E1F8C"/>
    <w:rsid w:val="003E2780"/>
    <w:rsid w:val="003E2871"/>
    <w:rsid w:val="003E29C3"/>
    <w:rsid w:val="003E2C56"/>
    <w:rsid w:val="003E361A"/>
    <w:rsid w:val="003E38CE"/>
    <w:rsid w:val="003E627B"/>
    <w:rsid w:val="003E6298"/>
    <w:rsid w:val="003E66AC"/>
    <w:rsid w:val="003E6796"/>
    <w:rsid w:val="003E6A9E"/>
    <w:rsid w:val="003E75B3"/>
    <w:rsid w:val="003E7E5F"/>
    <w:rsid w:val="003F102A"/>
    <w:rsid w:val="003F1820"/>
    <w:rsid w:val="003F18CA"/>
    <w:rsid w:val="003F2050"/>
    <w:rsid w:val="003F22FB"/>
    <w:rsid w:val="003F2626"/>
    <w:rsid w:val="003F2CAC"/>
    <w:rsid w:val="003F3155"/>
    <w:rsid w:val="003F3561"/>
    <w:rsid w:val="003F4714"/>
    <w:rsid w:val="003F5039"/>
    <w:rsid w:val="003F5278"/>
    <w:rsid w:val="003F5EBE"/>
    <w:rsid w:val="003F635F"/>
    <w:rsid w:val="003F63BC"/>
    <w:rsid w:val="003F6A3B"/>
    <w:rsid w:val="003F784A"/>
    <w:rsid w:val="003F7C25"/>
    <w:rsid w:val="003F7F66"/>
    <w:rsid w:val="00400002"/>
    <w:rsid w:val="0040127F"/>
    <w:rsid w:val="0040151E"/>
    <w:rsid w:val="00401CD2"/>
    <w:rsid w:val="004021F6"/>
    <w:rsid w:val="004026A0"/>
    <w:rsid w:val="00402AD2"/>
    <w:rsid w:val="00403319"/>
    <w:rsid w:val="004036CC"/>
    <w:rsid w:val="00403DB8"/>
    <w:rsid w:val="0040400D"/>
    <w:rsid w:val="00404244"/>
    <w:rsid w:val="00404449"/>
    <w:rsid w:val="0040501D"/>
    <w:rsid w:val="0040575B"/>
    <w:rsid w:val="00406319"/>
    <w:rsid w:val="00407213"/>
    <w:rsid w:val="0040794B"/>
    <w:rsid w:val="00407BD5"/>
    <w:rsid w:val="00410097"/>
    <w:rsid w:val="004116CE"/>
    <w:rsid w:val="004129C3"/>
    <w:rsid w:val="00412DD6"/>
    <w:rsid w:val="00412FDE"/>
    <w:rsid w:val="0041325E"/>
    <w:rsid w:val="00413BF8"/>
    <w:rsid w:val="004145A4"/>
    <w:rsid w:val="00415814"/>
    <w:rsid w:val="00416EC8"/>
    <w:rsid w:val="0041703B"/>
    <w:rsid w:val="00417529"/>
    <w:rsid w:val="0042236E"/>
    <w:rsid w:val="00422CCC"/>
    <w:rsid w:val="00423D18"/>
    <w:rsid w:val="0042439E"/>
    <w:rsid w:val="00426068"/>
    <w:rsid w:val="0042703A"/>
    <w:rsid w:val="00427109"/>
    <w:rsid w:val="00427DAB"/>
    <w:rsid w:val="00427DF0"/>
    <w:rsid w:val="004300C3"/>
    <w:rsid w:val="004306BB"/>
    <w:rsid w:val="00430D07"/>
    <w:rsid w:val="00431A69"/>
    <w:rsid w:val="00431C43"/>
    <w:rsid w:val="00431D51"/>
    <w:rsid w:val="00432082"/>
    <w:rsid w:val="00432F31"/>
    <w:rsid w:val="00434093"/>
    <w:rsid w:val="0043430A"/>
    <w:rsid w:val="004354EA"/>
    <w:rsid w:val="004355CF"/>
    <w:rsid w:val="00435A22"/>
    <w:rsid w:val="00435DEA"/>
    <w:rsid w:val="00436038"/>
    <w:rsid w:val="00436C4A"/>
    <w:rsid w:val="00442488"/>
    <w:rsid w:val="004424F9"/>
    <w:rsid w:val="00442AEE"/>
    <w:rsid w:val="004441AA"/>
    <w:rsid w:val="00445D0E"/>
    <w:rsid w:val="00445D27"/>
    <w:rsid w:val="0044617C"/>
    <w:rsid w:val="0044628F"/>
    <w:rsid w:val="00446F86"/>
    <w:rsid w:val="004471F7"/>
    <w:rsid w:val="0044751E"/>
    <w:rsid w:val="00450073"/>
    <w:rsid w:val="0045088D"/>
    <w:rsid w:val="0045116F"/>
    <w:rsid w:val="00451350"/>
    <w:rsid w:val="004514E9"/>
    <w:rsid w:val="00451F7D"/>
    <w:rsid w:val="0045246B"/>
    <w:rsid w:val="00453181"/>
    <w:rsid w:val="00453721"/>
    <w:rsid w:val="00453881"/>
    <w:rsid w:val="00453FA7"/>
    <w:rsid w:val="00453FBE"/>
    <w:rsid w:val="00454E9D"/>
    <w:rsid w:val="004551C9"/>
    <w:rsid w:val="00455AFE"/>
    <w:rsid w:val="00456179"/>
    <w:rsid w:val="00456B25"/>
    <w:rsid w:val="00456D81"/>
    <w:rsid w:val="004573F7"/>
    <w:rsid w:val="004577DB"/>
    <w:rsid w:val="00457ECB"/>
    <w:rsid w:val="00460443"/>
    <w:rsid w:val="004610E9"/>
    <w:rsid w:val="004613FA"/>
    <w:rsid w:val="00461971"/>
    <w:rsid w:val="00461E75"/>
    <w:rsid w:val="00461F8A"/>
    <w:rsid w:val="004641A5"/>
    <w:rsid w:val="004653D9"/>
    <w:rsid w:val="004657B3"/>
    <w:rsid w:val="0046587A"/>
    <w:rsid w:val="00465E6D"/>
    <w:rsid w:val="00466203"/>
    <w:rsid w:val="00466819"/>
    <w:rsid w:val="004673E1"/>
    <w:rsid w:val="00467DBB"/>
    <w:rsid w:val="00470D03"/>
    <w:rsid w:val="0047158D"/>
    <w:rsid w:val="00472633"/>
    <w:rsid w:val="004738A6"/>
    <w:rsid w:val="004748A5"/>
    <w:rsid w:val="004748B4"/>
    <w:rsid w:val="00475DED"/>
    <w:rsid w:val="00476221"/>
    <w:rsid w:val="00476EDC"/>
    <w:rsid w:val="00481572"/>
    <w:rsid w:val="00481AE5"/>
    <w:rsid w:val="00481FBA"/>
    <w:rsid w:val="0048299E"/>
    <w:rsid w:val="0048299F"/>
    <w:rsid w:val="004829A5"/>
    <w:rsid w:val="00482CF6"/>
    <w:rsid w:val="00482F33"/>
    <w:rsid w:val="00483BB6"/>
    <w:rsid w:val="00484414"/>
    <w:rsid w:val="004847A5"/>
    <w:rsid w:val="00484F89"/>
    <w:rsid w:val="004851EE"/>
    <w:rsid w:val="004851F9"/>
    <w:rsid w:val="00485B82"/>
    <w:rsid w:val="00485D8A"/>
    <w:rsid w:val="0048644C"/>
    <w:rsid w:val="004871A7"/>
    <w:rsid w:val="0048723A"/>
    <w:rsid w:val="0048761F"/>
    <w:rsid w:val="00487B94"/>
    <w:rsid w:val="00490172"/>
    <w:rsid w:val="004901C1"/>
    <w:rsid w:val="00490CF7"/>
    <w:rsid w:val="00490D9F"/>
    <w:rsid w:val="004911B2"/>
    <w:rsid w:val="004912C1"/>
    <w:rsid w:val="004913FB"/>
    <w:rsid w:val="004923EB"/>
    <w:rsid w:val="00492A08"/>
    <w:rsid w:val="004931D1"/>
    <w:rsid w:val="004942F6"/>
    <w:rsid w:val="00494605"/>
    <w:rsid w:val="0049473D"/>
    <w:rsid w:val="00494C23"/>
    <w:rsid w:val="00495B6E"/>
    <w:rsid w:val="004968F1"/>
    <w:rsid w:val="00496932"/>
    <w:rsid w:val="0049697D"/>
    <w:rsid w:val="00496AA3"/>
    <w:rsid w:val="00497462"/>
    <w:rsid w:val="00497606"/>
    <w:rsid w:val="004A0750"/>
    <w:rsid w:val="004A0BA3"/>
    <w:rsid w:val="004A0C64"/>
    <w:rsid w:val="004A222F"/>
    <w:rsid w:val="004A27D5"/>
    <w:rsid w:val="004A2C25"/>
    <w:rsid w:val="004A3DFA"/>
    <w:rsid w:val="004A3E6B"/>
    <w:rsid w:val="004A3E99"/>
    <w:rsid w:val="004A4BD7"/>
    <w:rsid w:val="004A6788"/>
    <w:rsid w:val="004A6B5D"/>
    <w:rsid w:val="004A7335"/>
    <w:rsid w:val="004A7E83"/>
    <w:rsid w:val="004B0BB9"/>
    <w:rsid w:val="004B1A36"/>
    <w:rsid w:val="004B240A"/>
    <w:rsid w:val="004B2BA0"/>
    <w:rsid w:val="004B3B2B"/>
    <w:rsid w:val="004B4829"/>
    <w:rsid w:val="004B5159"/>
    <w:rsid w:val="004B5E2E"/>
    <w:rsid w:val="004B70B3"/>
    <w:rsid w:val="004B749B"/>
    <w:rsid w:val="004B769C"/>
    <w:rsid w:val="004B7782"/>
    <w:rsid w:val="004B7AE2"/>
    <w:rsid w:val="004C0104"/>
    <w:rsid w:val="004C094D"/>
    <w:rsid w:val="004C2EC2"/>
    <w:rsid w:val="004C32C1"/>
    <w:rsid w:val="004C3CD1"/>
    <w:rsid w:val="004C3F2C"/>
    <w:rsid w:val="004C46AF"/>
    <w:rsid w:val="004C49DF"/>
    <w:rsid w:val="004C5BA3"/>
    <w:rsid w:val="004C6528"/>
    <w:rsid w:val="004C6531"/>
    <w:rsid w:val="004C71E8"/>
    <w:rsid w:val="004C7281"/>
    <w:rsid w:val="004C77CA"/>
    <w:rsid w:val="004C79B6"/>
    <w:rsid w:val="004D081B"/>
    <w:rsid w:val="004D0AE6"/>
    <w:rsid w:val="004D0B58"/>
    <w:rsid w:val="004D0BB1"/>
    <w:rsid w:val="004D0FF9"/>
    <w:rsid w:val="004D16C3"/>
    <w:rsid w:val="004D2905"/>
    <w:rsid w:val="004D3570"/>
    <w:rsid w:val="004D48AA"/>
    <w:rsid w:val="004D4941"/>
    <w:rsid w:val="004D4A70"/>
    <w:rsid w:val="004D5169"/>
    <w:rsid w:val="004D54AD"/>
    <w:rsid w:val="004D5C92"/>
    <w:rsid w:val="004D6EEE"/>
    <w:rsid w:val="004E10CD"/>
    <w:rsid w:val="004E1317"/>
    <w:rsid w:val="004E2A3F"/>
    <w:rsid w:val="004E2A4E"/>
    <w:rsid w:val="004E2CEE"/>
    <w:rsid w:val="004E32BB"/>
    <w:rsid w:val="004E4FCB"/>
    <w:rsid w:val="004E5F07"/>
    <w:rsid w:val="004E69AD"/>
    <w:rsid w:val="004E6E22"/>
    <w:rsid w:val="004E72EB"/>
    <w:rsid w:val="004E7CB2"/>
    <w:rsid w:val="004F07BC"/>
    <w:rsid w:val="004F1213"/>
    <w:rsid w:val="004F1B4F"/>
    <w:rsid w:val="004F2488"/>
    <w:rsid w:val="004F35C3"/>
    <w:rsid w:val="004F36B1"/>
    <w:rsid w:val="004F3A5C"/>
    <w:rsid w:val="004F3E83"/>
    <w:rsid w:val="004F4799"/>
    <w:rsid w:val="004F4BA6"/>
    <w:rsid w:val="004F5218"/>
    <w:rsid w:val="004F5558"/>
    <w:rsid w:val="004F64C1"/>
    <w:rsid w:val="004F66AD"/>
    <w:rsid w:val="004F6CEB"/>
    <w:rsid w:val="004F724A"/>
    <w:rsid w:val="004F7673"/>
    <w:rsid w:val="004F7A68"/>
    <w:rsid w:val="00500731"/>
    <w:rsid w:val="00500EB8"/>
    <w:rsid w:val="00501CE2"/>
    <w:rsid w:val="005020EC"/>
    <w:rsid w:val="005026FA"/>
    <w:rsid w:val="005033EE"/>
    <w:rsid w:val="00504B07"/>
    <w:rsid w:val="00505CA3"/>
    <w:rsid w:val="005064BE"/>
    <w:rsid w:val="005066FE"/>
    <w:rsid w:val="00506CA6"/>
    <w:rsid w:val="00507EE6"/>
    <w:rsid w:val="00510056"/>
    <w:rsid w:val="0051017D"/>
    <w:rsid w:val="00510B6C"/>
    <w:rsid w:val="00511E83"/>
    <w:rsid w:val="00512D0D"/>
    <w:rsid w:val="00514DCB"/>
    <w:rsid w:val="00515F88"/>
    <w:rsid w:val="00517BBD"/>
    <w:rsid w:val="00517DBC"/>
    <w:rsid w:val="0052039A"/>
    <w:rsid w:val="00520B12"/>
    <w:rsid w:val="00521D5E"/>
    <w:rsid w:val="00523FC8"/>
    <w:rsid w:val="00524119"/>
    <w:rsid w:val="005248AF"/>
    <w:rsid w:val="00524CAA"/>
    <w:rsid w:val="00524FA8"/>
    <w:rsid w:val="005251F2"/>
    <w:rsid w:val="005273BA"/>
    <w:rsid w:val="00527A3F"/>
    <w:rsid w:val="00530266"/>
    <w:rsid w:val="00530EF6"/>
    <w:rsid w:val="00531160"/>
    <w:rsid w:val="00531DC8"/>
    <w:rsid w:val="005323EA"/>
    <w:rsid w:val="00532583"/>
    <w:rsid w:val="005326E2"/>
    <w:rsid w:val="0053283C"/>
    <w:rsid w:val="005328D5"/>
    <w:rsid w:val="00532A37"/>
    <w:rsid w:val="00533002"/>
    <w:rsid w:val="0053369A"/>
    <w:rsid w:val="00533AB6"/>
    <w:rsid w:val="00533CD2"/>
    <w:rsid w:val="00533EEE"/>
    <w:rsid w:val="005345B8"/>
    <w:rsid w:val="00535410"/>
    <w:rsid w:val="00535E55"/>
    <w:rsid w:val="00535EA9"/>
    <w:rsid w:val="0053607C"/>
    <w:rsid w:val="00537A9B"/>
    <w:rsid w:val="005401E4"/>
    <w:rsid w:val="0054023C"/>
    <w:rsid w:val="005402EE"/>
    <w:rsid w:val="005404E4"/>
    <w:rsid w:val="005406F1"/>
    <w:rsid w:val="005407CD"/>
    <w:rsid w:val="0054123C"/>
    <w:rsid w:val="005418A0"/>
    <w:rsid w:val="005422B6"/>
    <w:rsid w:val="00544320"/>
    <w:rsid w:val="005443FC"/>
    <w:rsid w:val="00544A05"/>
    <w:rsid w:val="00544C11"/>
    <w:rsid w:val="00544FED"/>
    <w:rsid w:val="00545074"/>
    <w:rsid w:val="00545105"/>
    <w:rsid w:val="00545B44"/>
    <w:rsid w:val="00546197"/>
    <w:rsid w:val="00546220"/>
    <w:rsid w:val="0054660C"/>
    <w:rsid w:val="005466BF"/>
    <w:rsid w:val="00546A7F"/>
    <w:rsid w:val="00546D32"/>
    <w:rsid w:val="0054766E"/>
    <w:rsid w:val="00547CBF"/>
    <w:rsid w:val="0055107D"/>
    <w:rsid w:val="005510B1"/>
    <w:rsid w:val="0055124B"/>
    <w:rsid w:val="005513C0"/>
    <w:rsid w:val="00551972"/>
    <w:rsid w:val="00552152"/>
    <w:rsid w:val="00552219"/>
    <w:rsid w:val="005523FB"/>
    <w:rsid w:val="00553ADF"/>
    <w:rsid w:val="00554873"/>
    <w:rsid w:val="00555126"/>
    <w:rsid w:val="00555486"/>
    <w:rsid w:val="00556098"/>
    <w:rsid w:val="0055615E"/>
    <w:rsid w:val="0055672F"/>
    <w:rsid w:val="00556E35"/>
    <w:rsid w:val="005571BF"/>
    <w:rsid w:val="00560E56"/>
    <w:rsid w:val="005619D2"/>
    <w:rsid w:val="00561B63"/>
    <w:rsid w:val="00561D51"/>
    <w:rsid w:val="0056232F"/>
    <w:rsid w:val="00562CA2"/>
    <w:rsid w:val="00562FAF"/>
    <w:rsid w:val="0056322F"/>
    <w:rsid w:val="00563627"/>
    <w:rsid w:val="005637AC"/>
    <w:rsid w:val="00563C0B"/>
    <w:rsid w:val="005640A3"/>
    <w:rsid w:val="00565021"/>
    <w:rsid w:val="00565A1D"/>
    <w:rsid w:val="00567843"/>
    <w:rsid w:val="005704A2"/>
    <w:rsid w:val="005708A2"/>
    <w:rsid w:val="005712BE"/>
    <w:rsid w:val="00571C75"/>
    <w:rsid w:val="00572250"/>
    <w:rsid w:val="00574BE9"/>
    <w:rsid w:val="0057513A"/>
    <w:rsid w:val="00575F73"/>
    <w:rsid w:val="00576A58"/>
    <w:rsid w:val="00576C5E"/>
    <w:rsid w:val="00576DB5"/>
    <w:rsid w:val="00580AC3"/>
    <w:rsid w:val="005818AB"/>
    <w:rsid w:val="00582878"/>
    <w:rsid w:val="00583585"/>
    <w:rsid w:val="005837E1"/>
    <w:rsid w:val="0058471C"/>
    <w:rsid w:val="005868E3"/>
    <w:rsid w:val="00586E2D"/>
    <w:rsid w:val="00587C99"/>
    <w:rsid w:val="00590CC5"/>
    <w:rsid w:val="00591582"/>
    <w:rsid w:val="0059186E"/>
    <w:rsid w:val="005918E9"/>
    <w:rsid w:val="00592648"/>
    <w:rsid w:val="00592DC9"/>
    <w:rsid w:val="00593AC1"/>
    <w:rsid w:val="0059453B"/>
    <w:rsid w:val="00594657"/>
    <w:rsid w:val="00595384"/>
    <w:rsid w:val="00595474"/>
    <w:rsid w:val="00596998"/>
    <w:rsid w:val="00597926"/>
    <w:rsid w:val="005A11C3"/>
    <w:rsid w:val="005A1232"/>
    <w:rsid w:val="005A2430"/>
    <w:rsid w:val="005A2B47"/>
    <w:rsid w:val="005A2DB8"/>
    <w:rsid w:val="005A36D1"/>
    <w:rsid w:val="005A4CFD"/>
    <w:rsid w:val="005A5558"/>
    <w:rsid w:val="005A6A32"/>
    <w:rsid w:val="005A7A20"/>
    <w:rsid w:val="005B03C6"/>
    <w:rsid w:val="005B0568"/>
    <w:rsid w:val="005B0A8A"/>
    <w:rsid w:val="005B0F15"/>
    <w:rsid w:val="005B1186"/>
    <w:rsid w:val="005B14D9"/>
    <w:rsid w:val="005B1AB1"/>
    <w:rsid w:val="005B2162"/>
    <w:rsid w:val="005B3C8F"/>
    <w:rsid w:val="005B4B8A"/>
    <w:rsid w:val="005B4D94"/>
    <w:rsid w:val="005B53D8"/>
    <w:rsid w:val="005B577D"/>
    <w:rsid w:val="005B5E32"/>
    <w:rsid w:val="005B6122"/>
    <w:rsid w:val="005B6604"/>
    <w:rsid w:val="005B76F1"/>
    <w:rsid w:val="005B77EF"/>
    <w:rsid w:val="005B7AA9"/>
    <w:rsid w:val="005C0C9B"/>
    <w:rsid w:val="005C157D"/>
    <w:rsid w:val="005C1758"/>
    <w:rsid w:val="005C1F66"/>
    <w:rsid w:val="005C2A0B"/>
    <w:rsid w:val="005C363B"/>
    <w:rsid w:val="005C4076"/>
    <w:rsid w:val="005C4503"/>
    <w:rsid w:val="005C4D96"/>
    <w:rsid w:val="005C5545"/>
    <w:rsid w:val="005C5D5A"/>
    <w:rsid w:val="005C66B6"/>
    <w:rsid w:val="005C6A11"/>
    <w:rsid w:val="005D0794"/>
    <w:rsid w:val="005D0A6E"/>
    <w:rsid w:val="005D0D6C"/>
    <w:rsid w:val="005D10BB"/>
    <w:rsid w:val="005D132B"/>
    <w:rsid w:val="005D1EF4"/>
    <w:rsid w:val="005D3387"/>
    <w:rsid w:val="005D3762"/>
    <w:rsid w:val="005D3996"/>
    <w:rsid w:val="005D454E"/>
    <w:rsid w:val="005D4BEC"/>
    <w:rsid w:val="005D57E3"/>
    <w:rsid w:val="005D6652"/>
    <w:rsid w:val="005D6E12"/>
    <w:rsid w:val="005D719A"/>
    <w:rsid w:val="005D75C6"/>
    <w:rsid w:val="005D7707"/>
    <w:rsid w:val="005D7C79"/>
    <w:rsid w:val="005D7CF9"/>
    <w:rsid w:val="005E0137"/>
    <w:rsid w:val="005E0624"/>
    <w:rsid w:val="005E0BD3"/>
    <w:rsid w:val="005E1264"/>
    <w:rsid w:val="005E153A"/>
    <w:rsid w:val="005E2D9C"/>
    <w:rsid w:val="005E4880"/>
    <w:rsid w:val="005E5455"/>
    <w:rsid w:val="005E54BC"/>
    <w:rsid w:val="005E6112"/>
    <w:rsid w:val="005E7BEA"/>
    <w:rsid w:val="005E7E5D"/>
    <w:rsid w:val="005F0144"/>
    <w:rsid w:val="005F091E"/>
    <w:rsid w:val="005F0E2E"/>
    <w:rsid w:val="005F3ED6"/>
    <w:rsid w:val="005F6DB6"/>
    <w:rsid w:val="005F7900"/>
    <w:rsid w:val="005F7ED2"/>
    <w:rsid w:val="006001BF"/>
    <w:rsid w:val="006001CA"/>
    <w:rsid w:val="006009A3"/>
    <w:rsid w:val="00602693"/>
    <w:rsid w:val="00602B3D"/>
    <w:rsid w:val="00602F51"/>
    <w:rsid w:val="0060312B"/>
    <w:rsid w:val="00603F98"/>
    <w:rsid w:val="00604A80"/>
    <w:rsid w:val="006050EC"/>
    <w:rsid w:val="00605556"/>
    <w:rsid w:val="0060560D"/>
    <w:rsid w:val="0060563D"/>
    <w:rsid w:val="00605E54"/>
    <w:rsid w:val="00605E9D"/>
    <w:rsid w:val="006060BF"/>
    <w:rsid w:val="006064A9"/>
    <w:rsid w:val="00607139"/>
    <w:rsid w:val="00607564"/>
    <w:rsid w:val="006108FB"/>
    <w:rsid w:val="00610B7F"/>
    <w:rsid w:val="00610CF8"/>
    <w:rsid w:val="006112B7"/>
    <w:rsid w:val="00611619"/>
    <w:rsid w:val="00611AED"/>
    <w:rsid w:val="00612058"/>
    <w:rsid w:val="006121E0"/>
    <w:rsid w:val="0061295D"/>
    <w:rsid w:val="00614209"/>
    <w:rsid w:val="00616361"/>
    <w:rsid w:val="00616C36"/>
    <w:rsid w:val="00616D7D"/>
    <w:rsid w:val="0061727B"/>
    <w:rsid w:val="006175A7"/>
    <w:rsid w:val="00617FDE"/>
    <w:rsid w:val="00620A19"/>
    <w:rsid w:val="00620C7F"/>
    <w:rsid w:val="00621074"/>
    <w:rsid w:val="00622039"/>
    <w:rsid w:val="006220A0"/>
    <w:rsid w:val="006226D9"/>
    <w:rsid w:val="00622B52"/>
    <w:rsid w:val="00622F52"/>
    <w:rsid w:val="0062310D"/>
    <w:rsid w:val="00623298"/>
    <w:rsid w:val="006235E2"/>
    <w:rsid w:val="0062380B"/>
    <w:rsid w:val="00623FF3"/>
    <w:rsid w:val="00624871"/>
    <w:rsid w:val="006248C5"/>
    <w:rsid w:val="006253A6"/>
    <w:rsid w:val="00625912"/>
    <w:rsid w:val="00625A04"/>
    <w:rsid w:val="00626492"/>
    <w:rsid w:val="006264AD"/>
    <w:rsid w:val="00627E73"/>
    <w:rsid w:val="00627ED1"/>
    <w:rsid w:val="00630A65"/>
    <w:rsid w:val="00631184"/>
    <w:rsid w:val="0063122E"/>
    <w:rsid w:val="0063145D"/>
    <w:rsid w:val="006343AB"/>
    <w:rsid w:val="00634B01"/>
    <w:rsid w:val="006353FA"/>
    <w:rsid w:val="0063610B"/>
    <w:rsid w:val="0063654D"/>
    <w:rsid w:val="0063681A"/>
    <w:rsid w:val="00636DB9"/>
    <w:rsid w:val="00637A47"/>
    <w:rsid w:val="0064027C"/>
    <w:rsid w:val="006404B5"/>
    <w:rsid w:val="00640775"/>
    <w:rsid w:val="00640AA0"/>
    <w:rsid w:val="0064127F"/>
    <w:rsid w:val="006414E1"/>
    <w:rsid w:val="00642261"/>
    <w:rsid w:val="006429E3"/>
    <w:rsid w:val="00643ED7"/>
    <w:rsid w:val="006445D0"/>
    <w:rsid w:val="00645859"/>
    <w:rsid w:val="00645CE3"/>
    <w:rsid w:val="00645D13"/>
    <w:rsid w:val="006473A0"/>
    <w:rsid w:val="00647BAA"/>
    <w:rsid w:val="00650B16"/>
    <w:rsid w:val="006511E9"/>
    <w:rsid w:val="006512B2"/>
    <w:rsid w:val="00652001"/>
    <w:rsid w:val="006524CB"/>
    <w:rsid w:val="006528F1"/>
    <w:rsid w:val="006539F4"/>
    <w:rsid w:val="00653BA8"/>
    <w:rsid w:val="006550B1"/>
    <w:rsid w:val="0065569D"/>
    <w:rsid w:val="00656B9B"/>
    <w:rsid w:val="00656C79"/>
    <w:rsid w:val="006572CC"/>
    <w:rsid w:val="00657C13"/>
    <w:rsid w:val="00657E6C"/>
    <w:rsid w:val="0066032B"/>
    <w:rsid w:val="00660CA9"/>
    <w:rsid w:val="006628E0"/>
    <w:rsid w:val="00662D7D"/>
    <w:rsid w:val="0066318A"/>
    <w:rsid w:val="006632F0"/>
    <w:rsid w:val="00663E2E"/>
    <w:rsid w:val="00664040"/>
    <w:rsid w:val="00664D78"/>
    <w:rsid w:val="00665504"/>
    <w:rsid w:val="00665525"/>
    <w:rsid w:val="00665B94"/>
    <w:rsid w:val="00666E33"/>
    <w:rsid w:val="0066729B"/>
    <w:rsid w:val="00667B5C"/>
    <w:rsid w:val="00667B92"/>
    <w:rsid w:val="00667F02"/>
    <w:rsid w:val="006701BE"/>
    <w:rsid w:val="006709C4"/>
    <w:rsid w:val="00671414"/>
    <w:rsid w:val="006723C2"/>
    <w:rsid w:val="00672F38"/>
    <w:rsid w:val="006736D6"/>
    <w:rsid w:val="006747DD"/>
    <w:rsid w:val="00674AB4"/>
    <w:rsid w:val="00674E62"/>
    <w:rsid w:val="006753AE"/>
    <w:rsid w:val="00675754"/>
    <w:rsid w:val="0067586A"/>
    <w:rsid w:val="006759C6"/>
    <w:rsid w:val="00676A12"/>
    <w:rsid w:val="00676B2B"/>
    <w:rsid w:val="0068051C"/>
    <w:rsid w:val="00680B6B"/>
    <w:rsid w:val="00681810"/>
    <w:rsid w:val="00681ADC"/>
    <w:rsid w:val="00682345"/>
    <w:rsid w:val="00682373"/>
    <w:rsid w:val="006824DE"/>
    <w:rsid w:val="00682CA7"/>
    <w:rsid w:val="00682DF0"/>
    <w:rsid w:val="00683971"/>
    <w:rsid w:val="00683A82"/>
    <w:rsid w:val="0068498D"/>
    <w:rsid w:val="0068511A"/>
    <w:rsid w:val="00686408"/>
    <w:rsid w:val="0068751E"/>
    <w:rsid w:val="00687930"/>
    <w:rsid w:val="00687B7C"/>
    <w:rsid w:val="00690295"/>
    <w:rsid w:val="00690ED1"/>
    <w:rsid w:val="00691485"/>
    <w:rsid w:val="00691510"/>
    <w:rsid w:val="00691A14"/>
    <w:rsid w:val="00692FC4"/>
    <w:rsid w:val="006934B2"/>
    <w:rsid w:val="00693712"/>
    <w:rsid w:val="00694D68"/>
    <w:rsid w:val="006953A7"/>
    <w:rsid w:val="00695903"/>
    <w:rsid w:val="00695DDE"/>
    <w:rsid w:val="00695E82"/>
    <w:rsid w:val="006964CA"/>
    <w:rsid w:val="00697E47"/>
    <w:rsid w:val="00697E8E"/>
    <w:rsid w:val="006A0A36"/>
    <w:rsid w:val="006A15A1"/>
    <w:rsid w:val="006A1E92"/>
    <w:rsid w:val="006A22B0"/>
    <w:rsid w:val="006A2437"/>
    <w:rsid w:val="006A3683"/>
    <w:rsid w:val="006A384D"/>
    <w:rsid w:val="006A3B1E"/>
    <w:rsid w:val="006A4248"/>
    <w:rsid w:val="006A4A3B"/>
    <w:rsid w:val="006A5C62"/>
    <w:rsid w:val="006A5EA8"/>
    <w:rsid w:val="006A620B"/>
    <w:rsid w:val="006A66C0"/>
    <w:rsid w:val="006A6E43"/>
    <w:rsid w:val="006A7B10"/>
    <w:rsid w:val="006A7B17"/>
    <w:rsid w:val="006B065B"/>
    <w:rsid w:val="006B07CE"/>
    <w:rsid w:val="006B0EFE"/>
    <w:rsid w:val="006B12F4"/>
    <w:rsid w:val="006B16AE"/>
    <w:rsid w:val="006B269E"/>
    <w:rsid w:val="006B3604"/>
    <w:rsid w:val="006B37B2"/>
    <w:rsid w:val="006B5296"/>
    <w:rsid w:val="006B5315"/>
    <w:rsid w:val="006B5C0D"/>
    <w:rsid w:val="006B64A2"/>
    <w:rsid w:val="006B6CE7"/>
    <w:rsid w:val="006B7219"/>
    <w:rsid w:val="006B7470"/>
    <w:rsid w:val="006B79A5"/>
    <w:rsid w:val="006B7F5B"/>
    <w:rsid w:val="006C064B"/>
    <w:rsid w:val="006C092B"/>
    <w:rsid w:val="006C184C"/>
    <w:rsid w:val="006C338D"/>
    <w:rsid w:val="006C4018"/>
    <w:rsid w:val="006C564F"/>
    <w:rsid w:val="006C72EA"/>
    <w:rsid w:val="006C789C"/>
    <w:rsid w:val="006C792D"/>
    <w:rsid w:val="006D0376"/>
    <w:rsid w:val="006D0639"/>
    <w:rsid w:val="006D1302"/>
    <w:rsid w:val="006D1667"/>
    <w:rsid w:val="006D1E94"/>
    <w:rsid w:val="006D21D1"/>
    <w:rsid w:val="006D2C95"/>
    <w:rsid w:val="006D30CC"/>
    <w:rsid w:val="006D3AE7"/>
    <w:rsid w:val="006D57C4"/>
    <w:rsid w:val="006D5957"/>
    <w:rsid w:val="006D5BD6"/>
    <w:rsid w:val="006D6101"/>
    <w:rsid w:val="006D650E"/>
    <w:rsid w:val="006D6585"/>
    <w:rsid w:val="006D6F85"/>
    <w:rsid w:val="006E078B"/>
    <w:rsid w:val="006E0955"/>
    <w:rsid w:val="006E1A4A"/>
    <w:rsid w:val="006E2438"/>
    <w:rsid w:val="006E27BE"/>
    <w:rsid w:val="006E2FEB"/>
    <w:rsid w:val="006E3B60"/>
    <w:rsid w:val="006E498F"/>
    <w:rsid w:val="006E5C00"/>
    <w:rsid w:val="006E603D"/>
    <w:rsid w:val="006E7FAC"/>
    <w:rsid w:val="006F2059"/>
    <w:rsid w:val="006F2EF6"/>
    <w:rsid w:val="006F3AD7"/>
    <w:rsid w:val="006F3BFF"/>
    <w:rsid w:val="006F3F89"/>
    <w:rsid w:val="006F4D3B"/>
    <w:rsid w:val="006F5024"/>
    <w:rsid w:val="006F53DB"/>
    <w:rsid w:val="006F56E0"/>
    <w:rsid w:val="006F6234"/>
    <w:rsid w:val="006F7535"/>
    <w:rsid w:val="007001EA"/>
    <w:rsid w:val="007008D3"/>
    <w:rsid w:val="0070186E"/>
    <w:rsid w:val="0070199B"/>
    <w:rsid w:val="00702056"/>
    <w:rsid w:val="00703276"/>
    <w:rsid w:val="00703891"/>
    <w:rsid w:val="007042A3"/>
    <w:rsid w:val="00704DCC"/>
    <w:rsid w:val="00704F9A"/>
    <w:rsid w:val="007054F3"/>
    <w:rsid w:val="00705FD4"/>
    <w:rsid w:val="00706154"/>
    <w:rsid w:val="007069D9"/>
    <w:rsid w:val="00706ECD"/>
    <w:rsid w:val="00707729"/>
    <w:rsid w:val="00707B09"/>
    <w:rsid w:val="00707F0A"/>
    <w:rsid w:val="0071038A"/>
    <w:rsid w:val="007109DB"/>
    <w:rsid w:val="00710BC1"/>
    <w:rsid w:val="00711F99"/>
    <w:rsid w:val="007120DC"/>
    <w:rsid w:val="007121F3"/>
    <w:rsid w:val="0071222B"/>
    <w:rsid w:val="00712452"/>
    <w:rsid w:val="00712B06"/>
    <w:rsid w:val="00712B51"/>
    <w:rsid w:val="00713209"/>
    <w:rsid w:val="00713558"/>
    <w:rsid w:val="00713661"/>
    <w:rsid w:val="00713B49"/>
    <w:rsid w:val="00713BB5"/>
    <w:rsid w:val="007142DC"/>
    <w:rsid w:val="00715966"/>
    <w:rsid w:val="007159E6"/>
    <w:rsid w:val="0071608B"/>
    <w:rsid w:val="0071618C"/>
    <w:rsid w:val="007164F5"/>
    <w:rsid w:val="0071659B"/>
    <w:rsid w:val="00716BBD"/>
    <w:rsid w:val="00716D22"/>
    <w:rsid w:val="007175DC"/>
    <w:rsid w:val="00720605"/>
    <w:rsid w:val="007208A3"/>
    <w:rsid w:val="0072095C"/>
    <w:rsid w:val="00721513"/>
    <w:rsid w:val="007228B2"/>
    <w:rsid w:val="00723ADF"/>
    <w:rsid w:val="007240F5"/>
    <w:rsid w:val="00724C4B"/>
    <w:rsid w:val="00724D1C"/>
    <w:rsid w:val="00724DBF"/>
    <w:rsid w:val="00724F3F"/>
    <w:rsid w:val="0072559E"/>
    <w:rsid w:val="00726833"/>
    <w:rsid w:val="00726DC9"/>
    <w:rsid w:val="00727672"/>
    <w:rsid w:val="00727C66"/>
    <w:rsid w:val="00730133"/>
    <w:rsid w:val="00730288"/>
    <w:rsid w:val="00730CA4"/>
    <w:rsid w:val="00731485"/>
    <w:rsid w:val="007314EE"/>
    <w:rsid w:val="00731600"/>
    <w:rsid w:val="00732C60"/>
    <w:rsid w:val="007331D5"/>
    <w:rsid w:val="007339A0"/>
    <w:rsid w:val="00734054"/>
    <w:rsid w:val="007341E4"/>
    <w:rsid w:val="007347CD"/>
    <w:rsid w:val="00734D61"/>
    <w:rsid w:val="007352C8"/>
    <w:rsid w:val="007362B9"/>
    <w:rsid w:val="007363E4"/>
    <w:rsid w:val="007367AE"/>
    <w:rsid w:val="00740278"/>
    <w:rsid w:val="00740372"/>
    <w:rsid w:val="007410D7"/>
    <w:rsid w:val="00741BFA"/>
    <w:rsid w:val="007422F5"/>
    <w:rsid w:val="0074249A"/>
    <w:rsid w:val="007426EC"/>
    <w:rsid w:val="00742730"/>
    <w:rsid w:val="00742E8B"/>
    <w:rsid w:val="00744252"/>
    <w:rsid w:val="00744509"/>
    <w:rsid w:val="007448F9"/>
    <w:rsid w:val="00744D79"/>
    <w:rsid w:val="007452A9"/>
    <w:rsid w:val="00745382"/>
    <w:rsid w:val="00746755"/>
    <w:rsid w:val="00746772"/>
    <w:rsid w:val="0074698D"/>
    <w:rsid w:val="00747166"/>
    <w:rsid w:val="00747346"/>
    <w:rsid w:val="007503D0"/>
    <w:rsid w:val="0075041F"/>
    <w:rsid w:val="0075292E"/>
    <w:rsid w:val="00752A11"/>
    <w:rsid w:val="00752DFE"/>
    <w:rsid w:val="007538EC"/>
    <w:rsid w:val="00753EF8"/>
    <w:rsid w:val="007546B8"/>
    <w:rsid w:val="00754908"/>
    <w:rsid w:val="00754A19"/>
    <w:rsid w:val="00754A72"/>
    <w:rsid w:val="00754F19"/>
    <w:rsid w:val="0075580C"/>
    <w:rsid w:val="0075672C"/>
    <w:rsid w:val="00756825"/>
    <w:rsid w:val="0075740B"/>
    <w:rsid w:val="00757A85"/>
    <w:rsid w:val="0076012D"/>
    <w:rsid w:val="0076038C"/>
    <w:rsid w:val="00760417"/>
    <w:rsid w:val="0076056D"/>
    <w:rsid w:val="00760782"/>
    <w:rsid w:val="00760D3F"/>
    <w:rsid w:val="00760F15"/>
    <w:rsid w:val="00762223"/>
    <w:rsid w:val="0076257D"/>
    <w:rsid w:val="00762A9E"/>
    <w:rsid w:val="0076395D"/>
    <w:rsid w:val="00764529"/>
    <w:rsid w:val="00764809"/>
    <w:rsid w:val="007700ED"/>
    <w:rsid w:val="00771B5D"/>
    <w:rsid w:val="00772040"/>
    <w:rsid w:val="00772077"/>
    <w:rsid w:val="00772DD6"/>
    <w:rsid w:val="00773634"/>
    <w:rsid w:val="00774605"/>
    <w:rsid w:val="0077493D"/>
    <w:rsid w:val="00775BA7"/>
    <w:rsid w:val="00775E0E"/>
    <w:rsid w:val="0078059D"/>
    <w:rsid w:val="00780744"/>
    <w:rsid w:val="00780BC4"/>
    <w:rsid w:val="00780C17"/>
    <w:rsid w:val="007812CB"/>
    <w:rsid w:val="0078167C"/>
    <w:rsid w:val="00781707"/>
    <w:rsid w:val="00781AB9"/>
    <w:rsid w:val="00782AB9"/>
    <w:rsid w:val="007832F0"/>
    <w:rsid w:val="007836D2"/>
    <w:rsid w:val="00783704"/>
    <w:rsid w:val="00784148"/>
    <w:rsid w:val="00784298"/>
    <w:rsid w:val="00784526"/>
    <w:rsid w:val="00784C73"/>
    <w:rsid w:val="00785F79"/>
    <w:rsid w:val="007862DE"/>
    <w:rsid w:val="007877C1"/>
    <w:rsid w:val="0079236A"/>
    <w:rsid w:val="00792CC3"/>
    <w:rsid w:val="007933EA"/>
    <w:rsid w:val="0079474E"/>
    <w:rsid w:val="00794E70"/>
    <w:rsid w:val="00795854"/>
    <w:rsid w:val="00795FFE"/>
    <w:rsid w:val="00796264"/>
    <w:rsid w:val="0079676B"/>
    <w:rsid w:val="0079685B"/>
    <w:rsid w:val="007A073F"/>
    <w:rsid w:val="007A179A"/>
    <w:rsid w:val="007A2D1F"/>
    <w:rsid w:val="007A36CD"/>
    <w:rsid w:val="007A3DD8"/>
    <w:rsid w:val="007A4958"/>
    <w:rsid w:val="007A4DE7"/>
    <w:rsid w:val="007A5678"/>
    <w:rsid w:val="007A5B78"/>
    <w:rsid w:val="007A5BCF"/>
    <w:rsid w:val="007A5BF9"/>
    <w:rsid w:val="007A5DB4"/>
    <w:rsid w:val="007A6542"/>
    <w:rsid w:val="007A6BE9"/>
    <w:rsid w:val="007A6D20"/>
    <w:rsid w:val="007A6D58"/>
    <w:rsid w:val="007A6D82"/>
    <w:rsid w:val="007A6DBE"/>
    <w:rsid w:val="007A6F47"/>
    <w:rsid w:val="007A726D"/>
    <w:rsid w:val="007A7758"/>
    <w:rsid w:val="007B167E"/>
    <w:rsid w:val="007B1845"/>
    <w:rsid w:val="007B2020"/>
    <w:rsid w:val="007B2082"/>
    <w:rsid w:val="007B4070"/>
    <w:rsid w:val="007B53E5"/>
    <w:rsid w:val="007B5D7F"/>
    <w:rsid w:val="007B631E"/>
    <w:rsid w:val="007B63D0"/>
    <w:rsid w:val="007B6939"/>
    <w:rsid w:val="007B6A77"/>
    <w:rsid w:val="007B6CD5"/>
    <w:rsid w:val="007B7CFC"/>
    <w:rsid w:val="007C03A6"/>
    <w:rsid w:val="007C058E"/>
    <w:rsid w:val="007C06CA"/>
    <w:rsid w:val="007C0A58"/>
    <w:rsid w:val="007C0C3E"/>
    <w:rsid w:val="007C0F83"/>
    <w:rsid w:val="007C21F6"/>
    <w:rsid w:val="007C2549"/>
    <w:rsid w:val="007C2CC8"/>
    <w:rsid w:val="007C2FE3"/>
    <w:rsid w:val="007C34BF"/>
    <w:rsid w:val="007C35D8"/>
    <w:rsid w:val="007C3A27"/>
    <w:rsid w:val="007C3C90"/>
    <w:rsid w:val="007C49ED"/>
    <w:rsid w:val="007C53B5"/>
    <w:rsid w:val="007C56BA"/>
    <w:rsid w:val="007C68DC"/>
    <w:rsid w:val="007C692D"/>
    <w:rsid w:val="007C73C2"/>
    <w:rsid w:val="007D0631"/>
    <w:rsid w:val="007D0A6D"/>
    <w:rsid w:val="007D0BF3"/>
    <w:rsid w:val="007D170D"/>
    <w:rsid w:val="007D1769"/>
    <w:rsid w:val="007D18A1"/>
    <w:rsid w:val="007D1D17"/>
    <w:rsid w:val="007D207D"/>
    <w:rsid w:val="007D2117"/>
    <w:rsid w:val="007D2E06"/>
    <w:rsid w:val="007D3D4F"/>
    <w:rsid w:val="007D4657"/>
    <w:rsid w:val="007D4B3C"/>
    <w:rsid w:val="007D4BA6"/>
    <w:rsid w:val="007D6CC2"/>
    <w:rsid w:val="007E069F"/>
    <w:rsid w:val="007E20D9"/>
    <w:rsid w:val="007E22F0"/>
    <w:rsid w:val="007E32D2"/>
    <w:rsid w:val="007E3E19"/>
    <w:rsid w:val="007E41F6"/>
    <w:rsid w:val="007E43FC"/>
    <w:rsid w:val="007E4C2F"/>
    <w:rsid w:val="007E4CFA"/>
    <w:rsid w:val="007E66BC"/>
    <w:rsid w:val="007E6A70"/>
    <w:rsid w:val="007E7940"/>
    <w:rsid w:val="007E7CAC"/>
    <w:rsid w:val="007F09D6"/>
    <w:rsid w:val="007F1D50"/>
    <w:rsid w:val="007F2028"/>
    <w:rsid w:val="007F2483"/>
    <w:rsid w:val="007F2EA7"/>
    <w:rsid w:val="007F456F"/>
    <w:rsid w:val="007F4BA4"/>
    <w:rsid w:val="007F5C6A"/>
    <w:rsid w:val="007F665B"/>
    <w:rsid w:val="007F686C"/>
    <w:rsid w:val="007F6C63"/>
    <w:rsid w:val="007F76CC"/>
    <w:rsid w:val="007F77C9"/>
    <w:rsid w:val="008018C0"/>
    <w:rsid w:val="00801B45"/>
    <w:rsid w:val="00801F07"/>
    <w:rsid w:val="00802050"/>
    <w:rsid w:val="00802635"/>
    <w:rsid w:val="00802B4A"/>
    <w:rsid w:val="00803AFF"/>
    <w:rsid w:val="00804D9C"/>
    <w:rsid w:val="0080576A"/>
    <w:rsid w:val="00805B72"/>
    <w:rsid w:val="00806E72"/>
    <w:rsid w:val="00807ACE"/>
    <w:rsid w:val="00807B4B"/>
    <w:rsid w:val="00810120"/>
    <w:rsid w:val="0081081F"/>
    <w:rsid w:val="00810BA5"/>
    <w:rsid w:val="00810EBB"/>
    <w:rsid w:val="00811FE3"/>
    <w:rsid w:val="0081235A"/>
    <w:rsid w:val="00812C37"/>
    <w:rsid w:val="00812CE9"/>
    <w:rsid w:val="00813A4C"/>
    <w:rsid w:val="00813B84"/>
    <w:rsid w:val="00814757"/>
    <w:rsid w:val="00815637"/>
    <w:rsid w:val="00815B95"/>
    <w:rsid w:val="00815E96"/>
    <w:rsid w:val="00816491"/>
    <w:rsid w:val="00816BE8"/>
    <w:rsid w:val="00817132"/>
    <w:rsid w:val="00820771"/>
    <w:rsid w:val="0082079C"/>
    <w:rsid w:val="00820868"/>
    <w:rsid w:val="00820B1F"/>
    <w:rsid w:val="0082264A"/>
    <w:rsid w:val="008230BD"/>
    <w:rsid w:val="00824036"/>
    <w:rsid w:val="0082426E"/>
    <w:rsid w:val="00824CEF"/>
    <w:rsid w:val="00825391"/>
    <w:rsid w:val="00825875"/>
    <w:rsid w:val="00825BA4"/>
    <w:rsid w:val="00825DFC"/>
    <w:rsid w:val="00826211"/>
    <w:rsid w:val="00826342"/>
    <w:rsid w:val="00826A41"/>
    <w:rsid w:val="00827929"/>
    <w:rsid w:val="00827986"/>
    <w:rsid w:val="00830328"/>
    <w:rsid w:val="008308B3"/>
    <w:rsid w:val="00830B77"/>
    <w:rsid w:val="00831502"/>
    <w:rsid w:val="00831716"/>
    <w:rsid w:val="0083411E"/>
    <w:rsid w:val="008353E7"/>
    <w:rsid w:val="00835871"/>
    <w:rsid w:val="00835BF5"/>
    <w:rsid w:val="00836724"/>
    <w:rsid w:val="00836D98"/>
    <w:rsid w:val="00836F5E"/>
    <w:rsid w:val="00837960"/>
    <w:rsid w:val="00837A69"/>
    <w:rsid w:val="00837F02"/>
    <w:rsid w:val="00840E6A"/>
    <w:rsid w:val="00841311"/>
    <w:rsid w:val="0084177E"/>
    <w:rsid w:val="008417C6"/>
    <w:rsid w:val="00841909"/>
    <w:rsid w:val="00842B1A"/>
    <w:rsid w:val="00842CB7"/>
    <w:rsid w:val="00842E03"/>
    <w:rsid w:val="0084344E"/>
    <w:rsid w:val="00843DE7"/>
    <w:rsid w:val="00844137"/>
    <w:rsid w:val="00844BC3"/>
    <w:rsid w:val="00845373"/>
    <w:rsid w:val="008456A0"/>
    <w:rsid w:val="00846207"/>
    <w:rsid w:val="00847F44"/>
    <w:rsid w:val="008505D2"/>
    <w:rsid w:val="00851A3E"/>
    <w:rsid w:val="00851AF5"/>
    <w:rsid w:val="00851CCC"/>
    <w:rsid w:val="00852C1F"/>
    <w:rsid w:val="008533C4"/>
    <w:rsid w:val="00853F36"/>
    <w:rsid w:val="008545CA"/>
    <w:rsid w:val="008546E1"/>
    <w:rsid w:val="008548F8"/>
    <w:rsid w:val="0085571B"/>
    <w:rsid w:val="00856A87"/>
    <w:rsid w:val="0085721F"/>
    <w:rsid w:val="00857388"/>
    <w:rsid w:val="008575A9"/>
    <w:rsid w:val="0085779E"/>
    <w:rsid w:val="008579E8"/>
    <w:rsid w:val="00857A4A"/>
    <w:rsid w:val="00857E2C"/>
    <w:rsid w:val="00860A31"/>
    <w:rsid w:val="00860DD0"/>
    <w:rsid w:val="008613AC"/>
    <w:rsid w:val="008617E1"/>
    <w:rsid w:val="00863C62"/>
    <w:rsid w:val="00864599"/>
    <w:rsid w:val="0086529E"/>
    <w:rsid w:val="00865492"/>
    <w:rsid w:val="00865A55"/>
    <w:rsid w:val="008666E3"/>
    <w:rsid w:val="00866882"/>
    <w:rsid w:val="008676F8"/>
    <w:rsid w:val="0086774A"/>
    <w:rsid w:val="0086792B"/>
    <w:rsid w:val="00867A54"/>
    <w:rsid w:val="00870D17"/>
    <w:rsid w:val="00870DD6"/>
    <w:rsid w:val="008714C1"/>
    <w:rsid w:val="008715BA"/>
    <w:rsid w:val="0087324C"/>
    <w:rsid w:val="0087395D"/>
    <w:rsid w:val="0087398F"/>
    <w:rsid w:val="00873A0D"/>
    <w:rsid w:val="00873C2D"/>
    <w:rsid w:val="00873D6F"/>
    <w:rsid w:val="00874546"/>
    <w:rsid w:val="00874F26"/>
    <w:rsid w:val="0087526D"/>
    <w:rsid w:val="00876344"/>
    <w:rsid w:val="008765B2"/>
    <w:rsid w:val="00876670"/>
    <w:rsid w:val="00876724"/>
    <w:rsid w:val="00876741"/>
    <w:rsid w:val="0088020E"/>
    <w:rsid w:val="008804DD"/>
    <w:rsid w:val="0088185C"/>
    <w:rsid w:val="00882300"/>
    <w:rsid w:val="008823DB"/>
    <w:rsid w:val="008828D7"/>
    <w:rsid w:val="00883858"/>
    <w:rsid w:val="0088408E"/>
    <w:rsid w:val="008844C2"/>
    <w:rsid w:val="008853BA"/>
    <w:rsid w:val="00885BB1"/>
    <w:rsid w:val="00885FA4"/>
    <w:rsid w:val="0088618C"/>
    <w:rsid w:val="00886985"/>
    <w:rsid w:val="00886B61"/>
    <w:rsid w:val="00886C80"/>
    <w:rsid w:val="00886CEA"/>
    <w:rsid w:val="008905D7"/>
    <w:rsid w:val="0089088C"/>
    <w:rsid w:val="00890F6D"/>
    <w:rsid w:val="008915ED"/>
    <w:rsid w:val="00892D17"/>
    <w:rsid w:val="00892EA3"/>
    <w:rsid w:val="008931F0"/>
    <w:rsid w:val="0089405A"/>
    <w:rsid w:val="00894274"/>
    <w:rsid w:val="008949BC"/>
    <w:rsid w:val="00894E7A"/>
    <w:rsid w:val="00895365"/>
    <w:rsid w:val="00895CFF"/>
    <w:rsid w:val="00897520"/>
    <w:rsid w:val="008A0004"/>
    <w:rsid w:val="008A0B4F"/>
    <w:rsid w:val="008A197C"/>
    <w:rsid w:val="008A26F7"/>
    <w:rsid w:val="008A31C2"/>
    <w:rsid w:val="008A3263"/>
    <w:rsid w:val="008A33ED"/>
    <w:rsid w:val="008A399F"/>
    <w:rsid w:val="008A3E14"/>
    <w:rsid w:val="008A4226"/>
    <w:rsid w:val="008A459A"/>
    <w:rsid w:val="008A4E5F"/>
    <w:rsid w:val="008A67CC"/>
    <w:rsid w:val="008A6EB9"/>
    <w:rsid w:val="008A752A"/>
    <w:rsid w:val="008B0137"/>
    <w:rsid w:val="008B09AC"/>
    <w:rsid w:val="008B0AFF"/>
    <w:rsid w:val="008B0C3D"/>
    <w:rsid w:val="008B0EEF"/>
    <w:rsid w:val="008B230D"/>
    <w:rsid w:val="008B2808"/>
    <w:rsid w:val="008B2AD9"/>
    <w:rsid w:val="008B340B"/>
    <w:rsid w:val="008B3676"/>
    <w:rsid w:val="008B3C2E"/>
    <w:rsid w:val="008B3D66"/>
    <w:rsid w:val="008B48B6"/>
    <w:rsid w:val="008B4A1E"/>
    <w:rsid w:val="008B4FED"/>
    <w:rsid w:val="008B56D9"/>
    <w:rsid w:val="008B5CDE"/>
    <w:rsid w:val="008B5EFF"/>
    <w:rsid w:val="008B647D"/>
    <w:rsid w:val="008B74C6"/>
    <w:rsid w:val="008C0C1B"/>
    <w:rsid w:val="008C1167"/>
    <w:rsid w:val="008C1CE2"/>
    <w:rsid w:val="008C1F87"/>
    <w:rsid w:val="008C27CF"/>
    <w:rsid w:val="008C2807"/>
    <w:rsid w:val="008C44D0"/>
    <w:rsid w:val="008C474C"/>
    <w:rsid w:val="008C47BE"/>
    <w:rsid w:val="008C4865"/>
    <w:rsid w:val="008C48D2"/>
    <w:rsid w:val="008C5469"/>
    <w:rsid w:val="008C6127"/>
    <w:rsid w:val="008C6F9F"/>
    <w:rsid w:val="008C7C64"/>
    <w:rsid w:val="008C7DDF"/>
    <w:rsid w:val="008D001E"/>
    <w:rsid w:val="008D0025"/>
    <w:rsid w:val="008D081B"/>
    <w:rsid w:val="008D0B64"/>
    <w:rsid w:val="008D319D"/>
    <w:rsid w:val="008D3261"/>
    <w:rsid w:val="008D3942"/>
    <w:rsid w:val="008D3E3C"/>
    <w:rsid w:val="008D419C"/>
    <w:rsid w:val="008D445B"/>
    <w:rsid w:val="008D45A7"/>
    <w:rsid w:val="008D4DC3"/>
    <w:rsid w:val="008D52FE"/>
    <w:rsid w:val="008D5635"/>
    <w:rsid w:val="008D56A1"/>
    <w:rsid w:val="008D5D50"/>
    <w:rsid w:val="008D5E16"/>
    <w:rsid w:val="008D6487"/>
    <w:rsid w:val="008D68DD"/>
    <w:rsid w:val="008D7A85"/>
    <w:rsid w:val="008E0C7C"/>
    <w:rsid w:val="008E1775"/>
    <w:rsid w:val="008E2BFE"/>
    <w:rsid w:val="008E2F1D"/>
    <w:rsid w:val="008E32FC"/>
    <w:rsid w:val="008E3566"/>
    <w:rsid w:val="008E3A26"/>
    <w:rsid w:val="008E4451"/>
    <w:rsid w:val="008E4A3D"/>
    <w:rsid w:val="008E5056"/>
    <w:rsid w:val="008E5B85"/>
    <w:rsid w:val="008F05FC"/>
    <w:rsid w:val="008F141C"/>
    <w:rsid w:val="008F1513"/>
    <w:rsid w:val="008F1E53"/>
    <w:rsid w:val="008F1FF8"/>
    <w:rsid w:val="008F21CD"/>
    <w:rsid w:val="008F355D"/>
    <w:rsid w:val="008F3626"/>
    <w:rsid w:val="008F438A"/>
    <w:rsid w:val="008F498C"/>
    <w:rsid w:val="008F6AD6"/>
    <w:rsid w:val="008F6FE8"/>
    <w:rsid w:val="008F7195"/>
    <w:rsid w:val="00900940"/>
    <w:rsid w:val="0090280A"/>
    <w:rsid w:val="00902EE3"/>
    <w:rsid w:val="00903762"/>
    <w:rsid w:val="00903D0C"/>
    <w:rsid w:val="00903E57"/>
    <w:rsid w:val="00905034"/>
    <w:rsid w:val="00905A40"/>
    <w:rsid w:val="009068A4"/>
    <w:rsid w:val="009069D5"/>
    <w:rsid w:val="00906B1A"/>
    <w:rsid w:val="00906E8E"/>
    <w:rsid w:val="0090722D"/>
    <w:rsid w:val="009072BB"/>
    <w:rsid w:val="00907B4D"/>
    <w:rsid w:val="00907BCD"/>
    <w:rsid w:val="00910038"/>
    <w:rsid w:val="009105BD"/>
    <w:rsid w:val="0091064E"/>
    <w:rsid w:val="009111E7"/>
    <w:rsid w:val="00912366"/>
    <w:rsid w:val="009123E0"/>
    <w:rsid w:val="00912E0C"/>
    <w:rsid w:val="009140D6"/>
    <w:rsid w:val="009142A7"/>
    <w:rsid w:val="00914D1E"/>
    <w:rsid w:val="00915247"/>
    <w:rsid w:val="00915AEF"/>
    <w:rsid w:val="0091691E"/>
    <w:rsid w:val="00917302"/>
    <w:rsid w:val="00917632"/>
    <w:rsid w:val="009217E4"/>
    <w:rsid w:val="00921898"/>
    <w:rsid w:val="00921B65"/>
    <w:rsid w:val="00921D25"/>
    <w:rsid w:val="00921F0C"/>
    <w:rsid w:val="00922BC1"/>
    <w:rsid w:val="00924085"/>
    <w:rsid w:val="009248D4"/>
    <w:rsid w:val="009253A9"/>
    <w:rsid w:val="009256B9"/>
    <w:rsid w:val="00925706"/>
    <w:rsid w:val="009275B8"/>
    <w:rsid w:val="00927742"/>
    <w:rsid w:val="00927B43"/>
    <w:rsid w:val="00927B4B"/>
    <w:rsid w:val="009300A5"/>
    <w:rsid w:val="00930CD3"/>
    <w:rsid w:val="00930EC4"/>
    <w:rsid w:val="0093101D"/>
    <w:rsid w:val="009324AE"/>
    <w:rsid w:val="00933343"/>
    <w:rsid w:val="00934DFF"/>
    <w:rsid w:val="00936247"/>
    <w:rsid w:val="00936A4A"/>
    <w:rsid w:val="00936F61"/>
    <w:rsid w:val="009371A7"/>
    <w:rsid w:val="009372FA"/>
    <w:rsid w:val="009375BB"/>
    <w:rsid w:val="00940C3F"/>
    <w:rsid w:val="00941026"/>
    <w:rsid w:val="0094196F"/>
    <w:rsid w:val="00941CC8"/>
    <w:rsid w:val="00941D77"/>
    <w:rsid w:val="00942BF2"/>
    <w:rsid w:val="00943212"/>
    <w:rsid w:val="0094364C"/>
    <w:rsid w:val="009439C4"/>
    <w:rsid w:val="00944172"/>
    <w:rsid w:val="00944408"/>
    <w:rsid w:val="009456EB"/>
    <w:rsid w:val="00945C5E"/>
    <w:rsid w:val="009461DD"/>
    <w:rsid w:val="009468EF"/>
    <w:rsid w:val="009469E3"/>
    <w:rsid w:val="00946AAD"/>
    <w:rsid w:val="00946FA9"/>
    <w:rsid w:val="0094725D"/>
    <w:rsid w:val="009476F6"/>
    <w:rsid w:val="009501F5"/>
    <w:rsid w:val="009507BB"/>
    <w:rsid w:val="00951789"/>
    <w:rsid w:val="00951AEC"/>
    <w:rsid w:val="00951CBF"/>
    <w:rsid w:val="00951EAA"/>
    <w:rsid w:val="00953164"/>
    <w:rsid w:val="00954062"/>
    <w:rsid w:val="00954244"/>
    <w:rsid w:val="0095498A"/>
    <w:rsid w:val="00954DE1"/>
    <w:rsid w:val="00955227"/>
    <w:rsid w:val="00955502"/>
    <w:rsid w:val="0095726B"/>
    <w:rsid w:val="009579C6"/>
    <w:rsid w:val="009606D1"/>
    <w:rsid w:val="00961700"/>
    <w:rsid w:val="0096182A"/>
    <w:rsid w:val="00962FA9"/>
    <w:rsid w:val="00963B56"/>
    <w:rsid w:val="00963C7E"/>
    <w:rsid w:val="009642BD"/>
    <w:rsid w:val="00964474"/>
    <w:rsid w:val="00964583"/>
    <w:rsid w:val="00965022"/>
    <w:rsid w:val="00965C6A"/>
    <w:rsid w:val="00965FE5"/>
    <w:rsid w:val="0096625A"/>
    <w:rsid w:val="00966A37"/>
    <w:rsid w:val="00967962"/>
    <w:rsid w:val="0097073B"/>
    <w:rsid w:val="00970975"/>
    <w:rsid w:val="00970B1A"/>
    <w:rsid w:val="00970CE9"/>
    <w:rsid w:val="00970F8F"/>
    <w:rsid w:val="00971811"/>
    <w:rsid w:val="00971A6C"/>
    <w:rsid w:val="00971F0A"/>
    <w:rsid w:val="00972ED1"/>
    <w:rsid w:val="00973166"/>
    <w:rsid w:val="009733FE"/>
    <w:rsid w:val="0097356D"/>
    <w:rsid w:val="00973757"/>
    <w:rsid w:val="00973764"/>
    <w:rsid w:val="009737D8"/>
    <w:rsid w:val="009741BE"/>
    <w:rsid w:val="0097438F"/>
    <w:rsid w:val="009747FE"/>
    <w:rsid w:val="00975266"/>
    <w:rsid w:val="009756E8"/>
    <w:rsid w:val="00976335"/>
    <w:rsid w:val="00976373"/>
    <w:rsid w:val="00976916"/>
    <w:rsid w:val="00976B93"/>
    <w:rsid w:val="00976C84"/>
    <w:rsid w:val="00977093"/>
    <w:rsid w:val="00977263"/>
    <w:rsid w:val="0098070A"/>
    <w:rsid w:val="00982309"/>
    <w:rsid w:val="009823EA"/>
    <w:rsid w:val="009827CB"/>
    <w:rsid w:val="009840C0"/>
    <w:rsid w:val="00984FF6"/>
    <w:rsid w:val="00985A07"/>
    <w:rsid w:val="00986287"/>
    <w:rsid w:val="00986614"/>
    <w:rsid w:val="00990250"/>
    <w:rsid w:val="00990664"/>
    <w:rsid w:val="0099090C"/>
    <w:rsid w:val="009918F2"/>
    <w:rsid w:val="009921D2"/>
    <w:rsid w:val="00992330"/>
    <w:rsid w:val="009923BB"/>
    <w:rsid w:val="009923C7"/>
    <w:rsid w:val="00992865"/>
    <w:rsid w:val="00993665"/>
    <w:rsid w:val="009939CD"/>
    <w:rsid w:val="00994B2B"/>
    <w:rsid w:val="00995357"/>
    <w:rsid w:val="009954D7"/>
    <w:rsid w:val="00996EB5"/>
    <w:rsid w:val="0099754C"/>
    <w:rsid w:val="00997695"/>
    <w:rsid w:val="009A0BBD"/>
    <w:rsid w:val="009A1454"/>
    <w:rsid w:val="009A1BAD"/>
    <w:rsid w:val="009A1ED0"/>
    <w:rsid w:val="009A1F49"/>
    <w:rsid w:val="009A324C"/>
    <w:rsid w:val="009A3261"/>
    <w:rsid w:val="009A36AA"/>
    <w:rsid w:val="009A3BCB"/>
    <w:rsid w:val="009A42EF"/>
    <w:rsid w:val="009A4A51"/>
    <w:rsid w:val="009A5B43"/>
    <w:rsid w:val="009A69A0"/>
    <w:rsid w:val="009A6D13"/>
    <w:rsid w:val="009A7963"/>
    <w:rsid w:val="009A7EF0"/>
    <w:rsid w:val="009A7F47"/>
    <w:rsid w:val="009B089C"/>
    <w:rsid w:val="009B08DF"/>
    <w:rsid w:val="009B19D5"/>
    <w:rsid w:val="009B2440"/>
    <w:rsid w:val="009B291C"/>
    <w:rsid w:val="009B44E5"/>
    <w:rsid w:val="009B469D"/>
    <w:rsid w:val="009B4965"/>
    <w:rsid w:val="009B57DF"/>
    <w:rsid w:val="009B5D3A"/>
    <w:rsid w:val="009B5EA2"/>
    <w:rsid w:val="009B604C"/>
    <w:rsid w:val="009B63E8"/>
    <w:rsid w:val="009C05C8"/>
    <w:rsid w:val="009C0671"/>
    <w:rsid w:val="009C0F21"/>
    <w:rsid w:val="009C18BF"/>
    <w:rsid w:val="009C1AAB"/>
    <w:rsid w:val="009C1F14"/>
    <w:rsid w:val="009C28BC"/>
    <w:rsid w:val="009C2A1E"/>
    <w:rsid w:val="009C3348"/>
    <w:rsid w:val="009C3608"/>
    <w:rsid w:val="009C3A70"/>
    <w:rsid w:val="009C3D17"/>
    <w:rsid w:val="009C4469"/>
    <w:rsid w:val="009C58A8"/>
    <w:rsid w:val="009C5FD7"/>
    <w:rsid w:val="009C7874"/>
    <w:rsid w:val="009D0711"/>
    <w:rsid w:val="009D0FBA"/>
    <w:rsid w:val="009D17C9"/>
    <w:rsid w:val="009D1FD6"/>
    <w:rsid w:val="009D2730"/>
    <w:rsid w:val="009D2908"/>
    <w:rsid w:val="009D3F73"/>
    <w:rsid w:val="009D48C6"/>
    <w:rsid w:val="009D4A11"/>
    <w:rsid w:val="009D4CF6"/>
    <w:rsid w:val="009D4F73"/>
    <w:rsid w:val="009D5429"/>
    <w:rsid w:val="009D546F"/>
    <w:rsid w:val="009D59F1"/>
    <w:rsid w:val="009D5E6C"/>
    <w:rsid w:val="009D6525"/>
    <w:rsid w:val="009D7782"/>
    <w:rsid w:val="009E00A3"/>
    <w:rsid w:val="009E0211"/>
    <w:rsid w:val="009E0BD2"/>
    <w:rsid w:val="009E1026"/>
    <w:rsid w:val="009E153F"/>
    <w:rsid w:val="009E3221"/>
    <w:rsid w:val="009E333C"/>
    <w:rsid w:val="009E39C6"/>
    <w:rsid w:val="009E3B46"/>
    <w:rsid w:val="009E42DF"/>
    <w:rsid w:val="009E43CD"/>
    <w:rsid w:val="009E466A"/>
    <w:rsid w:val="009E4930"/>
    <w:rsid w:val="009E4A23"/>
    <w:rsid w:val="009E5165"/>
    <w:rsid w:val="009E56D0"/>
    <w:rsid w:val="009E58F7"/>
    <w:rsid w:val="009E628C"/>
    <w:rsid w:val="009F059D"/>
    <w:rsid w:val="009F18DA"/>
    <w:rsid w:val="009F2047"/>
    <w:rsid w:val="009F20AB"/>
    <w:rsid w:val="009F21A5"/>
    <w:rsid w:val="009F3087"/>
    <w:rsid w:val="009F413B"/>
    <w:rsid w:val="009F46E5"/>
    <w:rsid w:val="009F50F6"/>
    <w:rsid w:val="009F5649"/>
    <w:rsid w:val="009F5B1E"/>
    <w:rsid w:val="009F5D54"/>
    <w:rsid w:val="009F5D90"/>
    <w:rsid w:val="009F6C72"/>
    <w:rsid w:val="00A0008F"/>
    <w:rsid w:val="00A00398"/>
    <w:rsid w:val="00A007DC"/>
    <w:rsid w:val="00A00983"/>
    <w:rsid w:val="00A031A1"/>
    <w:rsid w:val="00A039FD"/>
    <w:rsid w:val="00A04194"/>
    <w:rsid w:val="00A0442B"/>
    <w:rsid w:val="00A045AA"/>
    <w:rsid w:val="00A052E3"/>
    <w:rsid w:val="00A05B68"/>
    <w:rsid w:val="00A063B1"/>
    <w:rsid w:val="00A06977"/>
    <w:rsid w:val="00A07039"/>
    <w:rsid w:val="00A07C99"/>
    <w:rsid w:val="00A101A8"/>
    <w:rsid w:val="00A107B4"/>
    <w:rsid w:val="00A112EC"/>
    <w:rsid w:val="00A11D2E"/>
    <w:rsid w:val="00A1247F"/>
    <w:rsid w:val="00A13418"/>
    <w:rsid w:val="00A152EF"/>
    <w:rsid w:val="00A153D5"/>
    <w:rsid w:val="00A156B4"/>
    <w:rsid w:val="00A15AD5"/>
    <w:rsid w:val="00A166E5"/>
    <w:rsid w:val="00A1728A"/>
    <w:rsid w:val="00A17519"/>
    <w:rsid w:val="00A176C4"/>
    <w:rsid w:val="00A20458"/>
    <w:rsid w:val="00A2058F"/>
    <w:rsid w:val="00A20806"/>
    <w:rsid w:val="00A20C0D"/>
    <w:rsid w:val="00A21462"/>
    <w:rsid w:val="00A21B5E"/>
    <w:rsid w:val="00A21CAA"/>
    <w:rsid w:val="00A21D53"/>
    <w:rsid w:val="00A21EB5"/>
    <w:rsid w:val="00A22AEB"/>
    <w:rsid w:val="00A22DD2"/>
    <w:rsid w:val="00A23575"/>
    <w:rsid w:val="00A23D60"/>
    <w:rsid w:val="00A2407C"/>
    <w:rsid w:val="00A246D4"/>
    <w:rsid w:val="00A24C1E"/>
    <w:rsid w:val="00A26828"/>
    <w:rsid w:val="00A26B6F"/>
    <w:rsid w:val="00A26DB1"/>
    <w:rsid w:val="00A27757"/>
    <w:rsid w:val="00A31383"/>
    <w:rsid w:val="00A3183E"/>
    <w:rsid w:val="00A31888"/>
    <w:rsid w:val="00A31F2F"/>
    <w:rsid w:val="00A3212C"/>
    <w:rsid w:val="00A32C6F"/>
    <w:rsid w:val="00A3358A"/>
    <w:rsid w:val="00A336AD"/>
    <w:rsid w:val="00A339B5"/>
    <w:rsid w:val="00A348E7"/>
    <w:rsid w:val="00A34A0A"/>
    <w:rsid w:val="00A34D22"/>
    <w:rsid w:val="00A35293"/>
    <w:rsid w:val="00A353BF"/>
    <w:rsid w:val="00A35B4A"/>
    <w:rsid w:val="00A3725B"/>
    <w:rsid w:val="00A374C8"/>
    <w:rsid w:val="00A37820"/>
    <w:rsid w:val="00A37B72"/>
    <w:rsid w:val="00A402C2"/>
    <w:rsid w:val="00A4041B"/>
    <w:rsid w:val="00A41591"/>
    <w:rsid w:val="00A41E4E"/>
    <w:rsid w:val="00A422EA"/>
    <w:rsid w:val="00A423CE"/>
    <w:rsid w:val="00A42D16"/>
    <w:rsid w:val="00A43A5D"/>
    <w:rsid w:val="00A43EAF"/>
    <w:rsid w:val="00A44AC3"/>
    <w:rsid w:val="00A44E14"/>
    <w:rsid w:val="00A457CE"/>
    <w:rsid w:val="00A45DE5"/>
    <w:rsid w:val="00A46919"/>
    <w:rsid w:val="00A46E6F"/>
    <w:rsid w:val="00A4766E"/>
    <w:rsid w:val="00A50802"/>
    <w:rsid w:val="00A5090C"/>
    <w:rsid w:val="00A5130E"/>
    <w:rsid w:val="00A5346E"/>
    <w:rsid w:val="00A53D66"/>
    <w:rsid w:val="00A549F8"/>
    <w:rsid w:val="00A54A7F"/>
    <w:rsid w:val="00A554D0"/>
    <w:rsid w:val="00A55567"/>
    <w:rsid w:val="00A55921"/>
    <w:rsid w:val="00A5623B"/>
    <w:rsid w:val="00A56B9D"/>
    <w:rsid w:val="00A57744"/>
    <w:rsid w:val="00A57948"/>
    <w:rsid w:val="00A602CF"/>
    <w:rsid w:val="00A60626"/>
    <w:rsid w:val="00A60AB2"/>
    <w:rsid w:val="00A60D0B"/>
    <w:rsid w:val="00A612DA"/>
    <w:rsid w:val="00A619C6"/>
    <w:rsid w:val="00A619FA"/>
    <w:rsid w:val="00A6219A"/>
    <w:rsid w:val="00A62DF8"/>
    <w:rsid w:val="00A63249"/>
    <w:rsid w:val="00A63DB2"/>
    <w:rsid w:val="00A64B98"/>
    <w:rsid w:val="00A6526C"/>
    <w:rsid w:val="00A6540C"/>
    <w:rsid w:val="00A67A74"/>
    <w:rsid w:val="00A70FDD"/>
    <w:rsid w:val="00A71285"/>
    <w:rsid w:val="00A726F0"/>
    <w:rsid w:val="00A72DCB"/>
    <w:rsid w:val="00A7309E"/>
    <w:rsid w:val="00A73176"/>
    <w:rsid w:val="00A73292"/>
    <w:rsid w:val="00A739C9"/>
    <w:rsid w:val="00A74492"/>
    <w:rsid w:val="00A74848"/>
    <w:rsid w:val="00A75307"/>
    <w:rsid w:val="00A7619A"/>
    <w:rsid w:val="00A767FB"/>
    <w:rsid w:val="00A805FB"/>
    <w:rsid w:val="00A809D4"/>
    <w:rsid w:val="00A80ACA"/>
    <w:rsid w:val="00A815EA"/>
    <w:rsid w:val="00A81B9E"/>
    <w:rsid w:val="00A81C4A"/>
    <w:rsid w:val="00A82729"/>
    <w:rsid w:val="00A82C68"/>
    <w:rsid w:val="00A82CB2"/>
    <w:rsid w:val="00A830E8"/>
    <w:rsid w:val="00A84941"/>
    <w:rsid w:val="00A849AD"/>
    <w:rsid w:val="00A849D2"/>
    <w:rsid w:val="00A850B9"/>
    <w:rsid w:val="00A85970"/>
    <w:rsid w:val="00A85BEB"/>
    <w:rsid w:val="00A863D6"/>
    <w:rsid w:val="00A869E9"/>
    <w:rsid w:val="00A878A3"/>
    <w:rsid w:val="00A903BA"/>
    <w:rsid w:val="00A90557"/>
    <w:rsid w:val="00A91219"/>
    <w:rsid w:val="00A915AC"/>
    <w:rsid w:val="00A9236E"/>
    <w:rsid w:val="00A92B13"/>
    <w:rsid w:val="00A93393"/>
    <w:rsid w:val="00A940A2"/>
    <w:rsid w:val="00A942AA"/>
    <w:rsid w:val="00A94F73"/>
    <w:rsid w:val="00A95BAE"/>
    <w:rsid w:val="00A9681E"/>
    <w:rsid w:val="00A96968"/>
    <w:rsid w:val="00A96B17"/>
    <w:rsid w:val="00A96C15"/>
    <w:rsid w:val="00A97A11"/>
    <w:rsid w:val="00AA0000"/>
    <w:rsid w:val="00AA06BF"/>
    <w:rsid w:val="00AA074D"/>
    <w:rsid w:val="00AA18D4"/>
    <w:rsid w:val="00AA19E9"/>
    <w:rsid w:val="00AA334F"/>
    <w:rsid w:val="00AA392E"/>
    <w:rsid w:val="00AA4276"/>
    <w:rsid w:val="00AA51C5"/>
    <w:rsid w:val="00AA5215"/>
    <w:rsid w:val="00AA5CAB"/>
    <w:rsid w:val="00AA5F29"/>
    <w:rsid w:val="00AA66DF"/>
    <w:rsid w:val="00AA6EBB"/>
    <w:rsid w:val="00AA71E6"/>
    <w:rsid w:val="00AB045E"/>
    <w:rsid w:val="00AB061E"/>
    <w:rsid w:val="00AB0C1F"/>
    <w:rsid w:val="00AB124A"/>
    <w:rsid w:val="00AB166B"/>
    <w:rsid w:val="00AB1E9A"/>
    <w:rsid w:val="00AB2EE2"/>
    <w:rsid w:val="00AB3B94"/>
    <w:rsid w:val="00AB4313"/>
    <w:rsid w:val="00AB4E70"/>
    <w:rsid w:val="00AB59F6"/>
    <w:rsid w:val="00AB60F1"/>
    <w:rsid w:val="00AB6B61"/>
    <w:rsid w:val="00AB6D93"/>
    <w:rsid w:val="00AB6DAB"/>
    <w:rsid w:val="00AB7C15"/>
    <w:rsid w:val="00AC03A5"/>
    <w:rsid w:val="00AC09A8"/>
    <w:rsid w:val="00AC19B2"/>
    <w:rsid w:val="00AC1B94"/>
    <w:rsid w:val="00AC28AE"/>
    <w:rsid w:val="00AC32C3"/>
    <w:rsid w:val="00AC35BE"/>
    <w:rsid w:val="00AC3838"/>
    <w:rsid w:val="00AC3F17"/>
    <w:rsid w:val="00AC3F98"/>
    <w:rsid w:val="00AC42D9"/>
    <w:rsid w:val="00AC474D"/>
    <w:rsid w:val="00AC5087"/>
    <w:rsid w:val="00AC5689"/>
    <w:rsid w:val="00AC5937"/>
    <w:rsid w:val="00AC62DE"/>
    <w:rsid w:val="00AC6478"/>
    <w:rsid w:val="00AC682A"/>
    <w:rsid w:val="00AC7149"/>
    <w:rsid w:val="00AC7273"/>
    <w:rsid w:val="00AD0B00"/>
    <w:rsid w:val="00AD0C13"/>
    <w:rsid w:val="00AD1199"/>
    <w:rsid w:val="00AD1250"/>
    <w:rsid w:val="00AD2820"/>
    <w:rsid w:val="00AD4AD8"/>
    <w:rsid w:val="00AD4E24"/>
    <w:rsid w:val="00AD518A"/>
    <w:rsid w:val="00AD5863"/>
    <w:rsid w:val="00AD5E5E"/>
    <w:rsid w:val="00AD6152"/>
    <w:rsid w:val="00AD658E"/>
    <w:rsid w:val="00AD677C"/>
    <w:rsid w:val="00AD6B7D"/>
    <w:rsid w:val="00AE01F3"/>
    <w:rsid w:val="00AE08F9"/>
    <w:rsid w:val="00AE1499"/>
    <w:rsid w:val="00AE24BD"/>
    <w:rsid w:val="00AE34DC"/>
    <w:rsid w:val="00AE3619"/>
    <w:rsid w:val="00AE3626"/>
    <w:rsid w:val="00AE41A7"/>
    <w:rsid w:val="00AE437C"/>
    <w:rsid w:val="00AE46F4"/>
    <w:rsid w:val="00AE492C"/>
    <w:rsid w:val="00AE5233"/>
    <w:rsid w:val="00AE5576"/>
    <w:rsid w:val="00AE698C"/>
    <w:rsid w:val="00AE6A51"/>
    <w:rsid w:val="00AE6DCD"/>
    <w:rsid w:val="00AF1203"/>
    <w:rsid w:val="00AF148A"/>
    <w:rsid w:val="00AF20D1"/>
    <w:rsid w:val="00AF3451"/>
    <w:rsid w:val="00AF51C1"/>
    <w:rsid w:val="00AF64DF"/>
    <w:rsid w:val="00AF655F"/>
    <w:rsid w:val="00AF7B8D"/>
    <w:rsid w:val="00B00DE9"/>
    <w:rsid w:val="00B01DCA"/>
    <w:rsid w:val="00B01F27"/>
    <w:rsid w:val="00B02331"/>
    <w:rsid w:val="00B03D66"/>
    <w:rsid w:val="00B048AD"/>
    <w:rsid w:val="00B04F8A"/>
    <w:rsid w:val="00B05D95"/>
    <w:rsid w:val="00B05FCB"/>
    <w:rsid w:val="00B06EB2"/>
    <w:rsid w:val="00B06FA3"/>
    <w:rsid w:val="00B0761C"/>
    <w:rsid w:val="00B10080"/>
    <w:rsid w:val="00B1016B"/>
    <w:rsid w:val="00B10F47"/>
    <w:rsid w:val="00B113FA"/>
    <w:rsid w:val="00B11769"/>
    <w:rsid w:val="00B11883"/>
    <w:rsid w:val="00B120D6"/>
    <w:rsid w:val="00B12D8F"/>
    <w:rsid w:val="00B12F7F"/>
    <w:rsid w:val="00B14094"/>
    <w:rsid w:val="00B14B72"/>
    <w:rsid w:val="00B16324"/>
    <w:rsid w:val="00B164BA"/>
    <w:rsid w:val="00B16B8A"/>
    <w:rsid w:val="00B16FF1"/>
    <w:rsid w:val="00B171E2"/>
    <w:rsid w:val="00B17856"/>
    <w:rsid w:val="00B20EC6"/>
    <w:rsid w:val="00B21C6F"/>
    <w:rsid w:val="00B21E3F"/>
    <w:rsid w:val="00B21E8A"/>
    <w:rsid w:val="00B21F48"/>
    <w:rsid w:val="00B22662"/>
    <w:rsid w:val="00B22A5F"/>
    <w:rsid w:val="00B23A53"/>
    <w:rsid w:val="00B24263"/>
    <w:rsid w:val="00B24C70"/>
    <w:rsid w:val="00B24F6B"/>
    <w:rsid w:val="00B259A7"/>
    <w:rsid w:val="00B26175"/>
    <w:rsid w:val="00B2673B"/>
    <w:rsid w:val="00B26B91"/>
    <w:rsid w:val="00B270F0"/>
    <w:rsid w:val="00B302C7"/>
    <w:rsid w:val="00B30E2C"/>
    <w:rsid w:val="00B32C9A"/>
    <w:rsid w:val="00B32D98"/>
    <w:rsid w:val="00B32E96"/>
    <w:rsid w:val="00B33169"/>
    <w:rsid w:val="00B335F5"/>
    <w:rsid w:val="00B33B3E"/>
    <w:rsid w:val="00B344F6"/>
    <w:rsid w:val="00B35EA4"/>
    <w:rsid w:val="00B3681C"/>
    <w:rsid w:val="00B36D0C"/>
    <w:rsid w:val="00B37BA0"/>
    <w:rsid w:val="00B37DF5"/>
    <w:rsid w:val="00B40558"/>
    <w:rsid w:val="00B41768"/>
    <w:rsid w:val="00B41F0E"/>
    <w:rsid w:val="00B42445"/>
    <w:rsid w:val="00B42FE0"/>
    <w:rsid w:val="00B43B6F"/>
    <w:rsid w:val="00B4496C"/>
    <w:rsid w:val="00B453F0"/>
    <w:rsid w:val="00B45849"/>
    <w:rsid w:val="00B45E56"/>
    <w:rsid w:val="00B4669D"/>
    <w:rsid w:val="00B46978"/>
    <w:rsid w:val="00B47F34"/>
    <w:rsid w:val="00B50499"/>
    <w:rsid w:val="00B50B25"/>
    <w:rsid w:val="00B50E9D"/>
    <w:rsid w:val="00B51CE5"/>
    <w:rsid w:val="00B51EE8"/>
    <w:rsid w:val="00B528BC"/>
    <w:rsid w:val="00B5290F"/>
    <w:rsid w:val="00B532D2"/>
    <w:rsid w:val="00B53C1D"/>
    <w:rsid w:val="00B53F75"/>
    <w:rsid w:val="00B545E6"/>
    <w:rsid w:val="00B54A71"/>
    <w:rsid w:val="00B54BE9"/>
    <w:rsid w:val="00B54FD2"/>
    <w:rsid w:val="00B557DF"/>
    <w:rsid w:val="00B55A8D"/>
    <w:rsid w:val="00B568B8"/>
    <w:rsid w:val="00B56B4F"/>
    <w:rsid w:val="00B5748F"/>
    <w:rsid w:val="00B57C7F"/>
    <w:rsid w:val="00B605A7"/>
    <w:rsid w:val="00B60C03"/>
    <w:rsid w:val="00B61246"/>
    <w:rsid w:val="00B617F4"/>
    <w:rsid w:val="00B6192E"/>
    <w:rsid w:val="00B623D6"/>
    <w:rsid w:val="00B6253B"/>
    <w:rsid w:val="00B62A93"/>
    <w:rsid w:val="00B62DE2"/>
    <w:rsid w:val="00B630F9"/>
    <w:rsid w:val="00B632B9"/>
    <w:rsid w:val="00B63840"/>
    <w:rsid w:val="00B64AE5"/>
    <w:rsid w:val="00B65AC1"/>
    <w:rsid w:val="00B66337"/>
    <w:rsid w:val="00B66810"/>
    <w:rsid w:val="00B66E00"/>
    <w:rsid w:val="00B66EDD"/>
    <w:rsid w:val="00B66EE3"/>
    <w:rsid w:val="00B67E22"/>
    <w:rsid w:val="00B71257"/>
    <w:rsid w:val="00B71E00"/>
    <w:rsid w:val="00B72122"/>
    <w:rsid w:val="00B72493"/>
    <w:rsid w:val="00B729A4"/>
    <w:rsid w:val="00B73297"/>
    <w:rsid w:val="00B734BC"/>
    <w:rsid w:val="00B73538"/>
    <w:rsid w:val="00B7354E"/>
    <w:rsid w:val="00B74590"/>
    <w:rsid w:val="00B7503A"/>
    <w:rsid w:val="00B757CA"/>
    <w:rsid w:val="00B759A9"/>
    <w:rsid w:val="00B75A1A"/>
    <w:rsid w:val="00B7638E"/>
    <w:rsid w:val="00B77140"/>
    <w:rsid w:val="00B7761D"/>
    <w:rsid w:val="00B801FA"/>
    <w:rsid w:val="00B804BC"/>
    <w:rsid w:val="00B804E3"/>
    <w:rsid w:val="00B80BE9"/>
    <w:rsid w:val="00B80D1B"/>
    <w:rsid w:val="00B80D38"/>
    <w:rsid w:val="00B82116"/>
    <w:rsid w:val="00B82261"/>
    <w:rsid w:val="00B824CB"/>
    <w:rsid w:val="00B82D9D"/>
    <w:rsid w:val="00B82F86"/>
    <w:rsid w:val="00B8366A"/>
    <w:rsid w:val="00B841B9"/>
    <w:rsid w:val="00B84727"/>
    <w:rsid w:val="00B849C5"/>
    <w:rsid w:val="00B84FBE"/>
    <w:rsid w:val="00B85B6A"/>
    <w:rsid w:val="00B86E89"/>
    <w:rsid w:val="00B86FE1"/>
    <w:rsid w:val="00B878B2"/>
    <w:rsid w:val="00B90332"/>
    <w:rsid w:val="00B90D12"/>
    <w:rsid w:val="00B914F4"/>
    <w:rsid w:val="00B919A2"/>
    <w:rsid w:val="00B91DBB"/>
    <w:rsid w:val="00B92347"/>
    <w:rsid w:val="00B92519"/>
    <w:rsid w:val="00B9275E"/>
    <w:rsid w:val="00B939E1"/>
    <w:rsid w:val="00B93B1F"/>
    <w:rsid w:val="00B93C58"/>
    <w:rsid w:val="00B940DF"/>
    <w:rsid w:val="00B951C5"/>
    <w:rsid w:val="00B96074"/>
    <w:rsid w:val="00B96452"/>
    <w:rsid w:val="00B96C7E"/>
    <w:rsid w:val="00B97D6A"/>
    <w:rsid w:val="00BA0109"/>
    <w:rsid w:val="00BA145C"/>
    <w:rsid w:val="00BA1712"/>
    <w:rsid w:val="00BA1861"/>
    <w:rsid w:val="00BA1CC6"/>
    <w:rsid w:val="00BA2F43"/>
    <w:rsid w:val="00BA3C17"/>
    <w:rsid w:val="00BA5174"/>
    <w:rsid w:val="00BA68BC"/>
    <w:rsid w:val="00BA7757"/>
    <w:rsid w:val="00BB1D30"/>
    <w:rsid w:val="00BB21D1"/>
    <w:rsid w:val="00BB333F"/>
    <w:rsid w:val="00BB402B"/>
    <w:rsid w:val="00BB45C0"/>
    <w:rsid w:val="00BB4814"/>
    <w:rsid w:val="00BB5BB0"/>
    <w:rsid w:val="00BB6478"/>
    <w:rsid w:val="00BB64ED"/>
    <w:rsid w:val="00BB653F"/>
    <w:rsid w:val="00BB6B61"/>
    <w:rsid w:val="00BB7D3D"/>
    <w:rsid w:val="00BC04EA"/>
    <w:rsid w:val="00BC19EF"/>
    <w:rsid w:val="00BC2073"/>
    <w:rsid w:val="00BC21A6"/>
    <w:rsid w:val="00BC2209"/>
    <w:rsid w:val="00BC3701"/>
    <w:rsid w:val="00BC3CAE"/>
    <w:rsid w:val="00BC4A4F"/>
    <w:rsid w:val="00BC5C7B"/>
    <w:rsid w:val="00BC6214"/>
    <w:rsid w:val="00BC6829"/>
    <w:rsid w:val="00BC74C0"/>
    <w:rsid w:val="00BC7E71"/>
    <w:rsid w:val="00BD08A5"/>
    <w:rsid w:val="00BD09CC"/>
    <w:rsid w:val="00BD0F95"/>
    <w:rsid w:val="00BD1BFC"/>
    <w:rsid w:val="00BD209C"/>
    <w:rsid w:val="00BD3530"/>
    <w:rsid w:val="00BD545E"/>
    <w:rsid w:val="00BD5FCA"/>
    <w:rsid w:val="00BD69EE"/>
    <w:rsid w:val="00BD6D9E"/>
    <w:rsid w:val="00BD75B8"/>
    <w:rsid w:val="00BE0065"/>
    <w:rsid w:val="00BE0FC1"/>
    <w:rsid w:val="00BE1B29"/>
    <w:rsid w:val="00BE2042"/>
    <w:rsid w:val="00BE21CF"/>
    <w:rsid w:val="00BE2947"/>
    <w:rsid w:val="00BE2FE1"/>
    <w:rsid w:val="00BE3686"/>
    <w:rsid w:val="00BE3CEF"/>
    <w:rsid w:val="00BE4C19"/>
    <w:rsid w:val="00BE5E4B"/>
    <w:rsid w:val="00BE5F39"/>
    <w:rsid w:val="00BE628B"/>
    <w:rsid w:val="00BE674F"/>
    <w:rsid w:val="00BE6915"/>
    <w:rsid w:val="00BE6EB7"/>
    <w:rsid w:val="00BE7C6C"/>
    <w:rsid w:val="00BE7C8C"/>
    <w:rsid w:val="00BF02B0"/>
    <w:rsid w:val="00BF0884"/>
    <w:rsid w:val="00BF0C8A"/>
    <w:rsid w:val="00BF12C1"/>
    <w:rsid w:val="00BF1A2A"/>
    <w:rsid w:val="00BF3B9D"/>
    <w:rsid w:val="00BF3C45"/>
    <w:rsid w:val="00BF3FC1"/>
    <w:rsid w:val="00BF4506"/>
    <w:rsid w:val="00BF4BA3"/>
    <w:rsid w:val="00BF5ABE"/>
    <w:rsid w:val="00BF5B7F"/>
    <w:rsid w:val="00BF5E4A"/>
    <w:rsid w:val="00BF6315"/>
    <w:rsid w:val="00BF6605"/>
    <w:rsid w:val="00BF6F58"/>
    <w:rsid w:val="00C01C8F"/>
    <w:rsid w:val="00C02167"/>
    <w:rsid w:val="00C02299"/>
    <w:rsid w:val="00C02328"/>
    <w:rsid w:val="00C02EFA"/>
    <w:rsid w:val="00C03C9B"/>
    <w:rsid w:val="00C04813"/>
    <w:rsid w:val="00C04EF1"/>
    <w:rsid w:val="00C05B7F"/>
    <w:rsid w:val="00C06242"/>
    <w:rsid w:val="00C06842"/>
    <w:rsid w:val="00C076FB"/>
    <w:rsid w:val="00C079BF"/>
    <w:rsid w:val="00C07AAD"/>
    <w:rsid w:val="00C07BD8"/>
    <w:rsid w:val="00C07D96"/>
    <w:rsid w:val="00C07FD3"/>
    <w:rsid w:val="00C10A90"/>
    <w:rsid w:val="00C11125"/>
    <w:rsid w:val="00C11F5B"/>
    <w:rsid w:val="00C12961"/>
    <w:rsid w:val="00C13A2E"/>
    <w:rsid w:val="00C13DB8"/>
    <w:rsid w:val="00C14D5F"/>
    <w:rsid w:val="00C14DFD"/>
    <w:rsid w:val="00C14F88"/>
    <w:rsid w:val="00C14FF1"/>
    <w:rsid w:val="00C158F0"/>
    <w:rsid w:val="00C15B3E"/>
    <w:rsid w:val="00C15E7F"/>
    <w:rsid w:val="00C17199"/>
    <w:rsid w:val="00C179BA"/>
    <w:rsid w:val="00C17CC6"/>
    <w:rsid w:val="00C203E9"/>
    <w:rsid w:val="00C205F4"/>
    <w:rsid w:val="00C20E33"/>
    <w:rsid w:val="00C21174"/>
    <w:rsid w:val="00C22584"/>
    <w:rsid w:val="00C22B38"/>
    <w:rsid w:val="00C23BBA"/>
    <w:rsid w:val="00C24B38"/>
    <w:rsid w:val="00C24E05"/>
    <w:rsid w:val="00C25392"/>
    <w:rsid w:val="00C25806"/>
    <w:rsid w:val="00C25DA0"/>
    <w:rsid w:val="00C269B7"/>
    <w:rsid w:val="00C278D1"/>
    <w:rsid w:val="00C27C18"/>
    <w:rsid w:val="00C305C9"/>
    <w:rsid w:val="00C30DEA"/>
    <w:rsid w:val="00C336B9"/>
    <w:rsid w:val="00C339B4"/>
    <w:rsid w:val="00C33D58"/>
    <w:rsid w:val="00C34228"/>
    <w:rsid w:val="00C350B6"/>
    <w:rsid w:val="00C3511E"/>
    <w:rsid w:val="00C35130"/>
    <w:rsid w:val="00C354EA"/>
    <w:rsid w:val="00C35BE1"/>
    <w:rsid w:val="00C35F27"/>
    <w:rsid w:val="00C361AD"/>
    <w:rsid w:val="00C36883"/>
    <w:rsid w:val="00C400AF"/>
    <w:rsid w:val="00C404D6"/>
    <w:rsid w:val="00C40B4F"/>
    <w:rsid w:val="00C41269"/>
    <w:rsid w:val="00C41FD3"/>
    <w:rsid w:val="00C42531"/>
    <w:rsid w:val="00C426A4"/>
    <w:rsid w:val="00C42A27"/>
    <w:rsid w:val="00C42FB7"/>
    <w:rsid w:val="00C43BCE"/>
    <w:rsid w:val="00C44704"/>
    <w:rsid w:val="00C44D8B"/>
    <w:rsid w:val="00C44EC9"/>
    <w:rsid w:val="00C46974"/>
    <w:rsid w:val="00C46CF8"/>
    <w:rsid w:val="00C4754E"/>
    <w:rsid w:val="00C4768A"/>
    <w:rsid w:val="00C477A6"/>
    <w:rsid w:val="00C478A4"/>
    <w:rsid w:val="00C50602"/>
    <w:rsid w:val="00C508EE"/>
    <w:rsid w:val="00C511E8"/>
    <w:rsid w:val="00C51462"/>
    <w:rsid w:val="00C51967"/>
    <w:rsid w:val="00C521AA"/>
    <w:rsid w:val="00C52433"/>
    <w:rsid w:val="00C525D8"/>
    <w:rsid w:val="00C52826"/>
    <w:rsid w:val="00C52EE8"/>
    <w:rsid w:val="00C533B8"/>
    <w:rsid w:val="00C537E0"/>
    <w:rsid w:val="00C53DD7"/>
    <w:rsid w:val="00C53FDD"/>
    <w:rsid w:val="00C5454A"/>
    <w:rsid w:val="00C546FD"/>
    <w:rsid w:val="00C54DF4"/>
    <w:rsid w:val="00C5543E"/>
    <w:rsid w:val="00C567AD"/>
    <w:rsid w:val="00C56B08"/>
    <w:rsid w:val="00C56FB6"/>
    <w:rsid w:val="00C57632"/>
    <w:rsid w:val="00C57E0E"/>
    <w:rsid w:val="00C6097E"/>
    <w:rsid w:val="00C60BE3"/>
    <w:rsid w:val="00C60FF7"/>
    <w:rsid w:val="00C6114F"/>
    <w:rsid w:val="00C62A46"/>
    <w:rsid w:val="00C62AB2"/>
    <w:rsid w:val="00C62BD0"/>
    <w:rsid w:val="00C6347D"/>
    <w:rsid w:val="00C644AC"/>
    <w:rsid w:val="00C648C2"/>
    <w:rsid w:val="00C65BBE"/>
    <w:rsid w:val="00C6620A"/>
    <w:rsid w:val="00C6685C"/>
    <w:rsid w:val="00C66A8C"/>
    <w:rsid w:val="00C7010D"/>
    <w:rsid w:val="00C709C0"/>
    <w:rsid w:val="00C70A28"/>
    <w:rsid w:val="00C71AA3"/>
    <w:rsid w:val="00C72222"/>
    <w:rsid w:val="00C723F1"/>
    <w:rsid w:val="00C728E7"/>
    <w:rsid w:val="00C74537"/>
    <w:rsid w:val="00C74A9E"/>
    <w:rsid w:val="00C75AFF"/>
    <w:rsid w:val="00C76C37"/>
    <w:rsid w:val="00C76CEB"/>
    <w:rsid w:val="00C77AE2"/>
    <w:rsid w:val="00C77D84"/>
    <w:rsid w:val="00C77E3F"/>
    <w:rsid w:val="00C803B0"/>
    <w:rsid w:val="00C81392"/>
    <w:rsid w:val="00C8266F"/>
    <w:rsid w:val="00C82B06"/>
    <w:rsid w:val="00C82C1E"/>
    <w:rsid w:val="00C83484"/>
    <w:rsid w:val="00C83880"/>
    <w:rsid w:val="00C83CFF"/>
    <w:rsid w:val="00C83E43"/>
    <w:rsid w:val="00C83EDF"/>
    <w:rsid w:val="00C874EB"/>
    <w:rsid w:val="00C87AE0"/>
    <w:rsid w:val="00C87FF4"/>
    <w:rsid w:val="00C90571"/>
    <w:rsid w:val="00C90F4C"/>
    <w:rsid w:val="00C916C3"/>
    <w:rsid w:val="00C9239E"/>
    <w:rsid w:val="00C92905"/>
    <w:rsid w:val="00C92C9F"/>
    <w:rsid w:val="00C94261"/>
    <w:rsid w:val="00C94D0C"/>
    <w:rsid w:val="00C95533"/>
    <w:rsid w:val="00C95741"/>
    <w:rsid w:val="00C959D6"/>
    <w:rsid w:val="00C96D00"/>
    <w:rsid w:val="00C971CA"/>
    <w:rsid w:val="00CA02FE"/>
    <w:rsid w:val="00CA06FB"/>
    <w:rsid w:val="00CA08B4"/>
    <w:rsid w:val="00CA0B69"/>
    <w:rsid w:val="00CA14DF"/>
    <w:rsid w:val="00CA1B8F"/>
    <w:rsid w:val="00CA20B1"/>
    <w:rsid w:val="00CA2F26"/>
    <w:rsid w:val="00CA301A"/>
    <w:rsid w:val="00CA310F"/>
    <w:rsid w:val="00CA480F"/>
    <w:rsid w:val="00CA5097"/>
    <w:rsid w:val="00CA602D"/>
    <w:rsid w:val="00CA6698"/>
    <w:rsid w:val="00CA7045"/>
    <w:rsid w:val="00CA71D8"/>
    <w:rsid w:val="00CA7535"/>
    <w:rsid w:val="00CA7BF4"/>
    <w:rsid w:val="00CB04DA"/>
    <w:rsid w:val="00CB0958"/>
    <w:rsid w:val="00CB1843"/>
    <w:rsid w:val="00CB1D2E"/>
    <w:rsid w:val="00CB2DB8"/>
    <w:rsid w:val="00CB305E"/>
    <w:rsid w:val="00CB36A7"/>
    <w:rsid w:val="00CB3825"/>
    <w:rsid w:val="00CB4001"/>
    <w:rsid w:val="00CB4A1B"/>
    <w:rsid w:val="00CB4EA2"/>
    <w:rsid w:val="00CB6626"/>
    <w:rsid w:val="00CB679F"/>
    <w:rsid w:val="00CB69A8"/>
    <w:rsid w:val="00CC169C"/>
    <w:rsid w:val="00CC2AEA"/>
    <w:rsid w:val="00CC35EF"/>
    <w:rsid w:val="00CC3680"/>
    <w:rsid w:val="00CC53D9"/>
    <w:rsid w:val="00CC574E"/>
    <w:rsid w:val="00CC57D1"/>
    <w:rsid w:val="00CC7AF0"/>
    <w:rsid w:val="00CD07FE"/>
    <w:rsid w:val="00CD122D"/>
    <w:rsid w:val="00CD1923"/>
    <w:rsid w:val="00CD1BD0"/>
    <w:rsid w:val="00CD1C93"/>
    <w:rsid w:val="00CD1DAF"/>
    <w:rsid w:val="00CD2470"/>
    <w:rsid w:val="00CD27BB"/>
    <w:rsid w:val="00CD2BE7"/>
    <w:rsid w:val="00CD2C21"/>
    <w:rsid w:val="00CD2FBF"/>
    <w:rsid w:val="00CD3E5C"/>
    <w:rsid w:val="00CD45FD"/>
    <w:rsid w:val="00CD4673"/>
    <w:rsid w:val="00CD4EC7"/>
    <w:rsid w:val="00CD5494"/>
    <w:rsid w:val="00CD54E4"/>
    <w:rsid w:val="00CD5A38"/>
    <w:rsid w:val="00CD5F48"/>
    <w:rsid w:val="00CD6269"/>
    <w:rsid w:val="00CD62BC"/>
    <w:rsid w:val="00CD6F1D"/>
    <w:rsid w:val="00CD6FF6"/>
    <w:rsid w:val="00CD712A"/>
    <w:rsid w:val="00CD716B"/>
    <w:rsid w:val="00CD740E"/>
    <w:rsid w:val="00CD77D9"/>
    <w:rsid w:val="00CD7E5A"/>
    <w:rsid w:val="00CE05B0"/>
    <w:rsid w:val="00CE0B86"/>
    <w:rsid w:val="00CE1179"/>
    <w:rsid w:val="00CE1D76"/>
    <w:rsid w:val="00CE25BE"/>
    <w:rsid w:val="00CE37C1"/>
    <w:rsid w:val="00CE398D"/>
    <w:rsid w:val="00CE4116"/>
    <w:rsid w:val="00CE47B3"/>
    <w:rsid w:val="00CE56A9"/>
    <w:rsid w:val="00CE5E30"/>
    <w:rsid w:val="00CE63E4"/>
    <w:rsid w:val="00CE659A"/>
    <w:rsid w:val="00CE67DB"/>
    <w:rsid w:val="00CE7260"/>
    <w:rsid w:val="00CE72AF"/>
    <w:rsid w:val="00CE75F7"/>
    <w:rsid w:val="00CF0307"/>
    <w:rsid w:val="00CF1118"/>
    <w:rsid w:val="00CF11FA"/>
    <w:rsid w:val="00CF153F"/>
    <w:rsid w:val="00CF313C"/>
    <w:rsid w:val="00CF347E"/>
    <w:rsid w:val="00CF3A36"/>
    <w:rsid w:val="00CF425F"/>
    <w:rsid w:val="00CF4D75"/>
    <w:rsid w:val="00CF4E12"/>
    <w:rsid w:val="00CF5B2B"/>
    <w:rsid w:val="00CF650F"/>
    <w:rsid w:val="00CF6607"/>
    <w:rsid w:val="00CF6977"/>
    <w:rsid w:val="00CF6EB7"/>
    <w:rsid w:val="00CF7663"/>
    <w:rsid w:val="00D00B84"/>
    <w:rsid w:val="00D00D72"/>
    <w:rsid w:val="00D01EEF"/>
    <w:rsid w:val="00D02601"/>
    <w:rsid w:val="00D02784"/>
    <w:rsid w:val="00D03651"/>
    <w:rsid w:val="00D038AA"/>
    <w:rsid w:val="00D03D2E"/>
    <w:rsid w:val="00D0504D"/>
    <w:rsid w:val="00D052A9"/>
    <w:rsid w:val="00D0643A"/>
    <w:rsid w:val="00D073B2"/>
    <w:rsid w:val="00D07A35"/>
    <w:rsid w:val="00D07BE4"/>
    <w:rsid w:val="00D07F48"/>
    <w:rsid w:val="00D1012A"/>
    <w:rsid w:val="00D1049D"/>
    <w:rsid w:val="00D10952"/>
    <w:rsid w:val="00D10A14"/>
    <w:rsid w:val="00D1109D"/>
    <w:rsid w:val="00D111C4"/>
    <w:rsid w:val="00D11802"/>
    <w:rsid w:val="00D11968"/>
    <w:rsid w:val="00D119C1"/>
    <w:rsid w:val="00D11A9C"/>
    <w:rsid w:val="00D11C95"/>
    <w:rsid w:val="00D12762"/>
    <w:rsid w:val="00D12DF0"/>
    <w:rsid w:val="00D13531"/>
    <w:rsid w:val="00D13778"/>
    <w:rsid w:val="00D14520"/>
    <w:rsid w:val="00D14639"/>
    <w:rsid w:val="00D146C4"/>
    <w:rsid w:val="00D14744"/>
    <w:rsid w:val="00D148A8"/>
    <w:rsid w:val="00D14BF2"/>
    <w:rsid w:val="00D16B30"/>
    <w:rsid w:val="00D206DD"/>
    <w:rsid w:val="00D207B9"/>
    <w:rsid w:val="00D2134F"/>
    <w:rsid w:val="00D247CA"/>
    <w:rsid w:val="00D2591C"/>
    <w:rsid w:val="00D259CB"/>
    <w:rsid w:val="00D263A0"/>
    <w:rsid w:val="00D26C83"/>
    <w:rsid w:val="00D2752D"/>
    <w:rsid w:val="00D307B1"/>
    <w:rsid w:val="00D3088F"/>
    <w:rsid w:val="00D318B2"/>
    <w:rsid w:val="00D328AF"/>
    <w:rsid w:val="00D32CE3"/>
    <w:rsid w:val="00D33937"/>
    <w:rsid w:val="00D3620D"/>
    <w:rsid w:val="00D36DB4"/>
    <w:rsid w:val="00D379E6"/>
    <w:rsid w:val="00D40608"/>
    <w:rsid w:val="00D407C5"/>
    <w:rsid w:val="00D41211"/>
    <w:rsid w:val="00D41443"/>
    <w:rsid w:val="00D42CC1"/>
    <w:rsid w:val="00D438C7"/>
    <w:rsid w:val="00D44729"/>
    <w:rsid w:val="00D44847"/>
    <w:rsid w:val="00D44D55"/>
    <w:rsid w:val="00D45D9E"/>
    <w:rsid w:val="00D45EA3"/>
    <w:rsid w:val="00D46AB1"/>
    <w:rsid w:val="00D46EC9"/>
    <w:rsid w:val="00D475BD"/>
    <w:rsid w:val="00D47854"/>
    <w:rsid w:val="00D479E0"/>
    <w:rsid w:val="00D51A7A"/>
    <w:rsid w:val="00D51B84"/>
    <w:rsid w:val="00D52C83"/>
    <w:rsid w:val="00D535C0"/>
    <w:rsid w:val="00D55364"/>
    <w:rsid w:val="00D56FE1"/>
    <w:rsid w:val="00D577A8"/>
    <w:rsid w:val="00D6013F"/>
    <w:rsid w:val="00D603E0"/>
    <w:rsid w:val="00D607F9"/>
    <w:rsid w:val="00D6125A"/>
    <w:rsid w:val="00D62225"/>
    <w:rsid w:val="00D62502"/>
    <w:rsid w:val="00D6298E"/>
    <w:rsid w:val="00D631CD"/>
    <w:rsid w:val="00D63E46"/>
    <w:rsid w:val="00D64D13"/>
    <w:rsid w:val="00D65940"/>
    <w:rsid w:val="00D65F03"/>
    <w:rsid w:val="00D66415"/>
    <w:rsid w:val="00D66620"/>
    <w:rsid w:val="00D6670D"/>
    <w:rsid w:val="00D6738F"/>
    <w:rsid w:val="00D67BB4"/>
    <w:rsid w:val="00D72E95"/>
    <w:rsid w:val="00D72F7A"/>
    <w:rsid w:val="00D72FC5"/>
    <w:rsid w:val="00D739C6"/>
    <w:rsid w:val="00D73A44"/>
    <w:rsid w:val="00D753B9"/>
    <w:rsid w:val="00D75432"/>
    <w:rsid w:val="00D76325"/>
    <w:rsid w:val="00D7659D"/>
    <w:rsid w:val="00D76D26"/>
    <w:rsid w:val="00D77F9C"/>
    <w:rsid w:val="00D80774"/>
    <w:rsid w:val="00D808A6"/>
    <w:rsid w:val="00D80A76"/>
    <w:rsid w:val="00D81894"/>
    <w:rsid w:val="00D81C18"/>
    <w:rsid w:val="00D82907"/>
    <w:rsid w:val="00D84E1F"/>
    <w:rsid w:val="00D85043"/>
    <w:rsid w:val="00D85D76"/>
    <w:rsid w:val="00D85E62"/>
    <w:rsid w:val="00D8603A"/>
    <w:rsid w:val="00D86839"/>
    <w:rsid w:val="00D86961"/>
    <w:rsid w:val="00D86BF5"/>
    <w:rsid w:val="00D86F84"/>
    <w:rsid w:val="00D87CCC"/>
    <w:rsid w:val="00D87E7E"/>
    <w:rsid w:val="00D90F07"/>
    <w:rsid w:val="00D90F6F"/>
    <w:rsid w:val="00D927C1"/>
    <w:rsid w:val="00D9378C"/>
    <w:rsid w:val="00D96D1E"/>
    <w:rsid w:val="00D97E08"/>
    <w:rsid w:val="00DA005E"/>
    <w:rsid w:val="00DA02DC"/>
    <w:rsid w:val="00DA0741"/>
    <w:rsid w:val="00DA1C29"/>
    <w:rsid w:val="00DA21DD"/>
    <w:rsid w:val="00DA2611"/>
    <w:rsid w:val="00DA317C"/>
    <w:rsid w:val="00DA3708"/>
    <w:rsid w:val="00DA4B9B"/>
    <w:rsid w:val="00DA5022"/>
    <w:rsid w:val="00DA50D0"/>
    <w:rsid w:val="00DA5763"/>
    <w:rsid w:val="00DA5A08"/>
    <w:rsid w:val="00DA5A33"/>
    <w:rsid w:val="00DA659F"/>
    <w:rsid w:val="00DA687A"/>
    <w:rsid w:val="00DA72D3"/>
    <w:rsid w:val="00DB0D65"/>
    <w:rsid w:val="00DB2242"/>
    <w:rsid w:val="00DB36C8"/>
    <w:rsid w:val="00DB38DB"/>
    <w:rsid w:val="00DB3977"/>
    <w:rsid w:val="00DB58A1"/>
    <w:rsid w:val="00DB5B7E"/>
    <w:rsid w:val="00DB620E"/>
    <w:rsid w:val="00DB6452"/>
    <w:rsid w:val="00DB69B5"/>
    <w:rsid w:val="00DB758F"/>
    <w:rsid w:val="00DB77D6"/>
    <w:rsid w:val="00DC0120"/>
    <w:rsid w:val="00DC082C"/>
    <w:rsid w:val="00DC09A3"/>
    <w:rsid w:val="00DC18BF"/>
    <w:rsid w:val="00DC237C"/>
    <w:rsid w:val="00DC354A"/>
    <w:rsid w:val="00DC4CF8"/>
    <w:rsid w:val="00DC4DFB"/>
    <w:rsid w:val="00DC5AA8"/>
    <w:rsid w:val="00DC640E"/>
    <w:rsid w:val="00DC7362"/>
    <w:rsid w:val="00DC775E"/>
    <w:rsid w:val="00DC797F"/>
    <w:rsid w:val="00DD02F0"/>
    <w:rsid w:val="00DD0320"/>
    <w:rsid w:val="00DD09B8"/>
    <w:rsid w:val="00DD10A0"/>
    <w:rsid w:val="00DD163F"/>
    <w:rsid w:val="00DD1F92"/>
    <w:rsid w:val="00DD2876"/>
    <w:rsid w:val="00DD2D7B"/>
    <w:rsid w:val="00DD2E65"/>
    <w:rsid w:val="00DD3AC9"/>
    <w:rsid w:val="00DD4186"/>
    <w:rsid w:val="00DD420C"/>
    <w:rsid w:val="00DD620F"/>
    <w:rsid w:val="00DD6434"/>
    <w:rsid w:val="00DD6BBC"/>
    <w:rsid w:val="00DD7AE1"/>
    <w:rsid w:val="00DE1D7D"/>
    <w:rsid w:val="00DE1E2F"/>
    <w:rsid w:val="00DE1F66"/>
    <w:rsid w:val="00DE2983"/>
    <w:rsid w:val="00DE298B"/>
    <w:rsid w:val="00DE2B91"/>
    <w:rsid w:val="00DE345E"/>
    <w:rsid w:val="00DE3575"/>
    <w:rsid w:val="00DE3689"/>
    <w:rsid w:val="00DE4945"/>
    <w:rsid w:val="00DE4BB6"/>
    <w:rsid w:val="00DE56D1"/>
    <w:rsid w:val="00DE571D"/>
    <w:rsid w:val="00DE5FE6"/>
    <w:rsid w:val="00DE6541"/>
    <w:rsid w:val="00DE6606"/>
    <w:rsid w:val="00DE669B"/>
    <w:rsid w:val="00DE6DF9"/>
    <w:rsid w:val="00DE6E3D"/>
    <w:rsid w:val="00DE6E83"/>
    <w:rsid w:val="00DE7255"/>
    <w:rsid w:val="00DE7B1C"/>
    <w:rsid w:val="00DE7C31"/>
    <w:rsid w:val="00DE7E9B"/>
    <w:rsid w:val="00DF08EB"/>
    <w:rsid w:val="00DF0996"/>
    <w:rsid w:val="00DF274C"/>
    <w:rsid w:val="00DF37EA"/>
    <w:rsid w:val="00DF4D6B"/>
    <w:rsid w:val="00DF5CED"/>
    <w:rsid w:val="00DF5FF6"/>
    <w:rsid w:val="00DF62E8"/>
    <w:rsid w:val="00DF6D77"/>
    <w:rsid w:val="00DF7A62"/>
    <w:rsid w:val="00DF7C4A"/>
    <w:rsid w:val="00DF7C9C"/>
    <w:rsid w:val="00E00166"/>
    <w:rsid w:val="00E0019C"/>
    <w:rsid w:val="00E00CE5"/>
    <w:rsid w:val="00E016E0"/>
    <w:rsid w:val="00E01CCC"/>
    <w:rsid w:val="00E0200E"/>
    <w:rsid w:val="00E02F89"/>
    <w:rsid w:val="00E05175"/>
    <w:rsid w:val="00E05D02"/>
    <w:rsid w:val="00E063A1"/>
    <w:rsid w:val="00E06A6F"/>
    <w:rsid w:val="00E06DCC"/>
    <w:rsid w:val="00E07A32"/>
    <w:rsid w:val="00E1005D"/>
    <w:rsid w:val="00E116FD"/>
    <w:rsid w:val="00E12400"/>
    <w:rsid w:val="00E13E73"/>
    <w:rsid w:val="00E14D53"/>
    <w:rsid w:val="00E15F10"/>
    <w:rsid w:val="00E16DA4"/>
    <w:rsid w:val="00E16FBA"/>
    <w:rsid w:val="00E17428"/>
    <w:rsid w:val="00E17648"/>
    <w:rsid w:val="00E17751"/>
    <w:rsid w:val="00E20982"/>
    <w:rsid w:val="00E20DA5"/>
    <w:rsid w:val="00E21096"/>
    <w:rsid w:val="00E22CC8"/>
    <w:rsid w:val="00E22D90"/>
    <w:rsid w:val="00E22FB9"/>
    <w:rsid w:val="00E233C6"/>
    <w:rsid w:val="00E235FB"/>
    <w:rsid w:val="00E240D8"/>
    <w:rsid w:val="00E247CA"/>
    <w:rsid w:val="00E24847"/>
    <w:rsid w:val="00E24AA0"/>
    <w:rsid w:val="00E250F3"/>
    <w:rsid w:val="00E25423"/>
    <w:rsid w:val="00E254E9"/>
    <w:rsid w:val="00E26DB9"/>
    <w:rsid w:val="00E2710D"/>
    <w:rsid w:val="00E27EDA"/>
    <w:rsid w:val="00E309C0"/>
    <w:rsid w:val="00E309ED"/>
    <w:rsid w:val="00E3153D"/>
    <w:rsid w:val="00E31548"/>
    <w:rsid w:val="00E31ED9"/>
    <w:rsid w:val="00E31FEF"/>
    <w:rsid w:val="00E326F8"/>
    <w:rsid w:val="00E32DED"/>
    <w:rsid w:val="00E330EB"/>
    <w:rsid w:val="00E34238"/>
    <w:rsid w:val="00E346F1"/>
    <w:rsid w:val="00E3522B"/>
    <w:rsid w:val="00E359B8"/>
    <w:rsid w:val="00E35A44"/>
    <w:rsid w:val="00E3773D"/>
    <w:rsid w:val="00E404A2"/>
    <w:rsid w:val="00E40633"/>
    <w:rsid w:val="00E4110A"/>
    <w:rsid w:val="00E420EE"/>
    <w:rsid w:val="00E42891"/>
    <w:rsid w:val="00E43596"/>
    <w:rsid w:val="00E44B35"/>
    <w:rsid w:val="00E4550A"/>
    <w:rsid w:val="00E457CE"/>
    <w:rsid w:val="00E45A47"/>
    <w:rsid w:val="00E46132"/>
    <w:rsid w:val="00E46B89"/>
    <w:rsid w:val="00E46C07"/>
    <w:rsid w:val="00E46D97"/>
    <w:rsid w:val="00E47553"/>
    <w:rsid w:val="00E504D7"/>
    <w:rsid w:val="00E51A51"/>
    <w:rsid w:val="00E52A32"/>
    <w:rsid w:val="00E52D8F"/>
    <w:rsid w:val="00E54778"/>
    <w:rsid w:val="00E548F4"/>
    <w:rsid w:val="00E54C2D"/>
    <w:rsid w:val="00E55004"/>
    <w:rsid w:val="00E5784F"/>
    <w:rsid w:val="00E57F5D"/>
    <w:rsid w:val="00E608D3"/>
    <w:rsid w:val="00E610F4"/>
    <w:rsid w:val="00E61AC4"/>
    <w:rsid w:val="00E61B6F"/>
    <w:rsid w:val="00E62309"/>
    <w:rsid w:val="00E62619"/>
    <w:rsid w:val="00E62A07"/>
    <w:rsid w:val="00E6446D"/>
    <w:rsid w:val="00E646F2"/>
    <w:rsid w:val="00E65278"/>
    <w:rsid w:val="00E6577A"/>
    <w:rsid w:val="00E662A5"/>
    <w:rsid w:val="00E664CE"/>
    <w:rsid w:val="00E7000B"/>
    <w:rsid w:val="00E702E2"/>
    <w:rsid w:val="00E7104E"/>
    <w:rsid w:val="00E71823"/>
    <w:rsid w:val="00E71AE0"/>
    <w:rsid w:val="00E71C6B"/>
    <w:rsid w:val="00E72639"/>
    <w:rsid w:val="00E72A19"/>
    <w:rsid w:val="00E72DC6"/>
    <w:rsid w:val="00E73279"/>
    <w:rsid w:val="00E73B75"/>
    <w:rsid w:val="00E73DCD"/>
    <w:rsid w:val="00E7413C"/>
    <w:rsid w:val="00E75229"/>
    <w:rsid w:val="00E75700"/>
    <w:rsid w:val="00E763AC"/>
    <w:rsid w:val="00E77134"/>
    <w:rsid w:val="00E77A27"/>
    <w:rsid w:val="00E77B4E"/>
    <w:rsid w:val="00E8081D"/>
    <w:rsid w:val="00E80D82"/>
    <w:rsid w:val="00E819B0"/>
    <w:rsid w:val="00E82E1F"/>
    <w:rsid w:val="00E83417"/>
    <w:rsid w:val="00E83AFE"/>
    <w:rsid w:val="00E83EBC"/>
    <w:rsid w:val="00E84320"/>
    <w:rsid w:val="00E845C2"/>
    <w:rsid w:val="00E85493"/>
    <w:rsid w:val="00E8575D"/>
    <w:rsid w:val="00E86BAD"/>
    <w:rsid w:val="00E87250"/>
    <w:rsid w:val="00E87C8C"/>
    <w:rsid w:val="00E90076"/>
    <w:rsid w:val="00E9007D"/>
    <w:rsid w:val="00E90462"/>
    <w:rsid w:val="00E927AB"/>
    <w:rsid w:val="00E93110"/>
    <w:rsid w:val="00E9389B"/>
    <w:rsid w:val="00E938D8"/>
    <w:rsid w:val="00E93DA1"/>
    <w:rsid w:val="00E9411A"/>
    <w:rsid w:val="00E94CC7"/>
    <w:rsid w:val="00E95914"/>
    <w:rsid w:val="00E95D7E"/>
    <w:rsid w:val="00E96883"/>
    <w:rsid w:val="00E9694A"/>
    <w:rsid w:val="00E96E09"/>
    <w:rsid w:val="00EA00A6"/>
    <w:rsid w:val="00EA012E"/>
    <w:rsid w:val="00EA0280"/>
    <w:rsid w:val="00EA27EE"/>
    <w:rsid w:val="00EA31F8"/>
    <w:rsid w:val="00EA32F6"/>
    <w:rsid w:val="00EA3492"/>
    <w:rsid w:val="00EA3AAC"/>
    <w:rsid w:val="00EA3D7D"/>
    <w:rsid w:val="00EA46AF"/>
    <w:rsid w:val="00EA47E3"/>
    <w:rsid w:val="00EA4DB3"/>
    <w:rsid w:val="00EA5175"/>
    <w:rsid w:val="00EA5C7E"/>
    <w:rsid w:val="00EB1C18"/>
    <w:rsid w:val="00EB1F90"/>
    <w:rsid w:val="00EB23D6"/>
    <w:rsid w:val="00EB264D"/>
    <w:rsid w:val="00EB2AEB"/>
    <w:rsid w:val="00EB2BEE"/>
    <w:rsid w:val="00EB4CDE"/>
    <w:rsid w:val="00EB5ADD"/>
    <w:rsid w:val="00EB5C68"/>
    <w:rsid w:val="00EB665C"/>
    <w:rsid w:val="00EB6A9B"/>
    <w:rsid w:val="00EB6F65"/>
    <w:rsid w:val="00EB7361"/>
    <w:rsid w:val="00EB7905"/>
    <w:rsid w:val="00EB7960"/>
    <w:rsid w:val="00EC0EBD"/>
    <w:rsid w:val="00EC18EB"/>
    <w:rsid w:val="00EC1D30"/>
    <w:rsid w:val="00EC2581"/>
    <w:rsid w:val="00EC3A49"/>
    <w:rsid w:val="00EC4656"/>
    <w:rsid w:val="00EC48F4"/>
    <w:rsid w:val="00EC4B0C"/>
    <w:rsid w:val="00EC4CCC"/>
    <w:rsid w:val="00EC63E1"/>
    <w:rsid w:val="00EC6F9D"/>
    <w:rsid w:val="00EC741F"/>
    <w:rsid w:val="00EC7CAC"/>
    <w:rsid w:val="00ED0EFB"/>
    <w:rsid w:val="00ED0F5E"/>
    <w:rsid w:val="00ED0F6B"/>
    <w:rsid w:val="00ED0F77"/>
    <w:rsid w:val="00ED1618"/>
    <w:rsid w:val="00ED1A00"/>
    <w:rsid w:val="00ED1D92"/>
    <w:rsid w:val="00ED1E4B"/>
    <w:rsid w:val="00ED2707"/>
    <w:rsid w:val="00ED2E5C"/>
    <w:rsid w:val="00ED31D2"/>
    <w:rsid w:val="00ED37E4"/>
    <w:rsid w:val="00ED4055"/>
    <w:rsid w:val="00ED4B67"/>
    <w:rsid w:val="00ED4EA7"/>
    <w:rsid w:val="00ED7710"/>
    <w:rsid w:val="00ED7C83"/>
    <w:rsid w:val="00EE03B4"/>
    <w:rsid w:val="00EE0556"/>
    <w:rsid w:val="00EE290F"/>
    <w:rsid w:val="00EE469D"/>
    <w:rsid w:val="00EE5302"/>
    <w:rsid w:val="00EE57BA"/>
    <w:rsid w:val="00EE68B9"/>
    <w:rsid w:val="00EE70BC"/>
    <w:rsid w:val="00EE751D"/>
    <w:rsid w:val="00EF000D"/>
    <w:rsid w:val="00EF042A"/>
    <w:rsid w:val="00EF0853"/>
    <w:rsid w:val="00EF0EA6"/>
    <w:rsid w:val="00EF15FF"/>
    <w:rsid w:val="00EF1BD3"/>
    <w:rsid w:val="00EF2C29"/>
    <w:rsid w:val="00EF373C"/>
    <w:rsid w:val="00EF393B"/>
    <w:rsid w:val="00EF3A8D"/>
    <w:rsid w:val="00EF3AA7"/>
    <w:rsid w:val="00EF49D6"/>
    <w:rsid w:val="00EF515D"/>
    <w:rsid w:val="00EF54B8"/>
    <w:rsid w:val="00EF56C0"/>
    <w:rsid w:val="00EF613E"/>
    <w:rsid w:val="00EF6815"/>
    <w:rsid w:val="00EF6C48"/>
    <w:rsid w:val="00EF723C"/>
    <w:rsid w:val="00F00246"/>
    <w:rsid w:val="00F005E3"/>
    <w:rsid w:val="00F008F6"/>
    <w:rsid w:val="00F00AD1"/>
    <w:rsid w:val="00F016B7"/>
    <w:rsid w:val="00F02052"/>
    <w:rsid w:val="00F02FE5"/>
    <w:rsid w:val="00F030E0"/>
    <w:rsid w:val="00F032CD"/>
    <w:rsid w:val="00F03513"/>
    <w:rsid w:val="00F035CA"/>
    <w:rsid w:val="00F040D2"/>
    <w:rsid w:val="00F045F0"/>
    <w:rsid w:val="00F04955"/>
    <w:rsid w:val="00F053AB"/>
    <w:rsid w:val="00F05CBC"/>
    <w:rsid w:val="00F05EAB"/>
    <w:rsid w:val="00F062AF"/>
    <w:rsid w:val="00F062BB"/>
    <w:rsid w:val="00F06B56"/>
    <w:rsid w:val="00F070A0"/>
    <w:rsid w:val="00F107AB"/>
    <w:rsid w:val="00F108C3"/>
    <w:rsid w:val="00F11C11"/>
    <w:rsid w:val="00F13188"/>
    <w:rsid w:val="00F131AE"/>
    <w:rsid w:val="00F134BA"/>
    <w:rsid w:val="00F13A66"/>
    <w:rsid w:val="00F13CE1"/>
    <w:rsid w:val="00F14125"/>
    <w:rsid w:val="00F20356"/>
    <w:rsid w:val="00F20706"/>
    <w:rsid w:val="00F20806"/>
    <w:rsid w:val="00F20A81"/>
    <w:rsid w:val="00F23D1A"/>
    <w:rsid w:val="00F2482C"/>
    <w:rsid w:val="00F24E94"/>
    <w:rsid w:val="00F25098"/>
    <w:rsid w:val="00F257AB"/>
    <w:rsid w:val="00F26606"/>
    <w:rsid w:val="00F26E18"/>
    <w:rsid w:val="00F27683"/>
    <w:rsid w:val="00F278F1"/>
    <w:rsid w:val="00F27928"/>
    <w:rsid w:val="00F300FF"/>
    <w:rsid w:val="00F30EC3"/>
    <w:rsid w:val="00F338BA"/>
    <w:rsid w:val="00F340AD"/>
    <w:rsid w:val="00F349EB"/>
    <w:rsid w:val="00F35205"/>
    <w:rsid w:val="00F3540A"/>
    <w:rsid w:val="00F3551D"/>
    <w:rsid w:val="00F36FB4"/>
    <w:rsid w:val="00F37436"/>
    <w:rsid w:val="00F40D2C"/>
    <w:rsid w:val="00F42004"/>
    <w:rsid w:val="00F43750"/>
    <w:rsid w:val="00F44A2A"/>
    <w:rsid w:val="00F44B9D"/>
    <w:rsid w:val="00F44D8F"/>
    <w:rsid w:val="00F44DBA"/>
    <w:rsid w:val="00F44DBF"/>
    <w:rsid w:val="00F451B8"/>
    <w:rsid w:val="00F45530"/>
    <w:rsid w:val="00F45D7F"/>
    <w:rsid w:val="00F463D0"/>
    <w:rsid w:val="00F50E1D"/>
    <w:rsid w:val="00F52086"/>
    <w:rsid w:val="00F5214C"/>
    <w:rsid w:val="00F522D9"/>
    <w:rsid w:val="00F5256F"/>
    <w:rsid w:val="00F52910"/>
    <w:rsid w:val="00F52B19"/>
    <w:rsid w:val="00F53010"/>
    <w:rsid w:val="00F53663"/>
    <w:rsid w:val="00F53667"/>
    <w:rsid w:val="00F5377C"/>
    <w:rsid w:val="00F54576"/>
    <w:rsid w:val="00F54AF4"/>
    <w:rsid w:val="00F5505D"/>
    <w:rsid w:val="00F5509F"/>
    <w:rsid w:val="00F56193"/>
    <w:rsid w:val="00F564AA"/>
    <w:rsid w:val="00F5685B"/>
    <w:rsid w:val="00F57830"/>
    <w:rsid w:val="00F57A64"/>
    <w:rsid w:val="00F57AA9"/>
    <w:rsid w:val="00F60A61"/>
    <w:rsid w:val="00F61368"/>
    <w:rsid w:val="00F616B7"/>
    <w:rsid w:val="00F61C24"/>
    <w:rsid w:val="00F61D80"/>
    <w:rsid w:val="00F626D4"/>
    <w:rsid w:val="00F6357E"/>
    <w:rsid w:val="00F63AC4"/>
    <w:rsid w:val="00F63EAE"/>
    <w:rsid w:val="00F63FB0"/>
    <w:rsid w:val="00F64350"/>
    <w:rsid w:val="00F64902"/>
    <w:rsid w:val="00F64EFA"/>
    <w:rsid w:val="00F65070"/>
    <w:rsid w:val="00F654A8"/>
    <w:rsid w:val="00F65DF2"/>
    <w:rsid w:val="00F66E61"/>
    <w:rsid w:val="00F6778A"/>
    <w:rsid w:val="00F678E2"/>
    <w:rsid w:val="00F678F9"/>
    <w:rsid w:val="00F7099D"/>
    <w:rsid w:val="00F70B1F"/>
    <w:rsid w:val="00F711B5"/>
    <w:rsid w:val="00F71FF7"/>
    <w:rsid w:val="00F7307B"/>
    <w:rsid w:val="00F7393D"/>
    <w:rsid w:val="00F74281"/>
    <w:rsid w:val="00F74CBC"/>
    <w:rsid w:val="00F74FB1"/>
    <w:rsid w:val="00F75043"/>
    <w:rsid w:val="00F75928"/>
    <w:rsid w:val="00F761DC"/>
    <w:rsid w:val="00F76707"/>
    <w:rsid w:val="00F76990"/>
    <w:rsid w:val="00F779A9"/>
    <w:rsid w:val="00F77D1C"/>
    <w:rsid w:val="00F77F9D"/>
    <w:rsid w:val="00F806E1"/>
    <w:rsid w:val="00F822FC"/>
    <w:rsid w:val="00F82B07"/>
    <w:rsid w:val="00F8341B"/>
    <w:rsid w:val="00F83B9B"/>
    <w:rsid w:val="00F8447C"/>
    <w:rsid w:val="00F844B9"/>
    <w:rsid w:val="00F85587"/>
    <w:rsid w:val="00F8571F"/>
    <w:rsid w:val="00F86935"/>
    <w:rsid w:val="00F87428"/>
    <w:rsid w:val="00F906F2"/>
    <w:rsid w:val="00F908FF"/>
    <w:rsid w:val="00F9228F"/>
    <w:rsid w:val="00F92972"/>
    <w:rsid w:val="00F93603"/>
    <w:rsid w:val="00F93A1A"/>
    <w:rsid w:val="00F93FD5"/>
    <w:rsid w:val="00F94361"/>
    <w:rsid w:val="00F94B4D"/>
    <w:rsid w:val="00F972BC"/>
    <w:rsid w:val="00F97BA7"/>
    <w:rsid w:val="00F97F50"/>
    <w:rsid w:val="00FA0598"/>
    <w:rsid w:val="00FA07F8"/>
    <w:rsid w:val="00FA13A0"/>
    <w:rsid w:val="00FA167E"/>
    <w:rsid w:val="00FA1AEF"/>
    <w:rsid w:val="00FA259F"/>
    <w:rsid w:val="00FA28DA"/>
    <w:rsid w:val="00FA2F8A"/>
    <w:rsid w:val="00FA336B"/>
    <w:rsid w:val="00FA3B53"/>
    <w:rsid w:val="00FA3DDD"/>
    <w:rsid w:val="00FA46A2"/>
    <w:rsid w:val="00FA5050"/>
    <w:rsid w:val="00FA6AEC"/>
    <w:rsid w:val="00FA6DF5"/>
    <w:rsid w:val="00FA700C"/>
    <w:rsid w:val="00FA7317"/>
    <w:rsid w:val="00FA7BBB"/>
    <w:rsid w:val="00FB04F9"/>
    <w:rsid w:val="00FB14DC"/>
    <w:rsid w:val="00FB16E4"/>
    <w:rsid w:val="00FB1968"/>
    <w:rsid w:val="00FB2314"/>
    <w:rsid w:val="00FB2435"/>
    <w:rsid w:val="00FB28E9"/>
    <w:rsid w:val="00FB2A22"/>
    <w:rsid w:val="00FB36A3"/>
    <w:rsid w:val="00FB38E8"/>
    <w:rsid w:val="00FB3D60"/>
    <w:rsid w:val="00FB4A9F"/>
    <w:rsid w:val="00FB551A"/>
    <w:rsid w:val="00FB630C"/>
    <w:rsid w:val="00FB63BE"/>
    <w:rsid w:val="00FB68CB"/>
    <w:rsid w:val="00FB7B5C"/>
    <w:rsid w:val="00FC0447"/>
    <w:rsid w:val="00FC0633"/>
    <w:rsid w:val="00FC1507"/>
    <w:rsid w:val="00FC2926"/>
    <w:rsid w:val="00FC324F"/>
    <w:rsid w:val="00FC3779"/>
    <w:rsid w:val="00FC4216"/>
    <w:rsid w:val="00FC49F1"/>
    <w:rsid w:val="00FC5879"/>
    <w:rsid w:val="00FC6463"/>
    <w:rsid w:val="00FC65C4"/>
    <w:rsid w:val="00FC6714"/>
    <w:rsid w:val="00FD16BF"/>
    <w:rsid w:val="00FD20FC"/>
    <w:rsid w:val="00FD30EB"/>
    <w:rsid w:val="00FD3812"/>
    <w:rsid w:val="00FD454F"/>
    <w:rsid w:val="00FD45C9"/>
    <w:rsid w:val="00FD5E86"/>
    <w:rsid w:val="00FD7B5C"/>
    <w:rsid w:val="00FD7EA8"/>
    <w:rsid w:val="00FE04BA"/>
    <w:rsid w:val="00FE207D"/>
    <w:rsid w:val="00FE2682"/>
    <w:rsid w:val="00FE2A50"/>
    <w:rsid w:val="00FE371B"/>
    <w:rsid w:val="00FE3A9C"/>
    <w:rsid w:val="00FE4159"/>
    <w:rsid w:val="00FE4369"/>
    <w:rsid w:val="00FE5D50"/>
    <w:rsid w:val="00FE5FB4"/>
    <w:rsid w:val="00FE6AA9"/>
    <w:rsid w:val="00FE6BBC"/>
    <w:rsid w:val="00FE6DDE"/>
    <w:rsid w:val="00FE73FC"/>
    <w:rsid w:val="00FE7E5F"/>
    <w:rsid w:val="00FF0449"/>
    <w:rsid w:val="00FF0865"/>
    <w:rsid w:val="00FF08A2"/>
    <w:rsid w:val="00FF0F10"/>
    <w:rsid w:val="00FF12E5"/>
    <w:rsid w:val="00FF1AB6"/>
    <w:rsid w:val="00FF2046"/>
    <w:rsid w:val="00FF25B4"/>
    <w:rsid w:val="00FF3671"/>
    <w:rsid w:val="00FF510B"/>
    <w:rsid w:val="00FF62A5"/>
    <w:rsid w:val="00FF658A"/>
    <w:rsid w:val="00FF7C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style="v-text-anchor:middle" fillcolor="white">
      <v:fill color="white"/>
    </o:shapedefaults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>
      <w:pPr>
        <w:spacing w:line="270" w:lineRule="atLeast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semiHidden="0" w:uiPriority="0" w:unhideWhenUsed="0" w:qFormat="1"/>
    <w:lsdException w:name="heading 4" w:semiHidden="0" w:uiPriority="0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/>
    <w:lsdException w:name="footnote reference" w:uiPriority="0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D753B9"/>
    <w:pPr>
      <w:spacing w:line="340" w:lineRule="exact"/>
      <w:jc w:val="both"/>
    </w:pPr>
    <w:rPr>
      <w:sz w:val="22"/>
      <w:szCs w:val="24"/>
    </w:rPr>
  </w:style>
  <w:style w:type="paragraph" w:styleId="berschrift1">
    <w:name w:val="heading 1"/>
    <w:next w:val="Standard"/>
    <w:link w:val="berschrift1Zchn"/>
    <w:autoRedefine/>
    <w:qFormat/>
    <w:rsid w:val="00D753B9"/>
    <w:pPr>
      <w:keepNext/>
      <w:numPr>
        <w:numId w:val="5"/>
      </w:numPr>
      <w:spacing w:after="300" w:line="380" w:lineRule="exact"/>
      <w:outlineLvl w:val="0"/>
    </w:pPr>
    <w:rPr>
      <w:rFonts w:ascii="Times" w:hAnsi="Times" w:cs="Arial"/>
      <w:b/>
      <w:bCs/>
      <w:kern w:val="32"/>
      <w:sz w:val="30"/>
      <w:szCs w:val="32"/>
    </w:rPr>
  </w:style>
  <w:style w:type="paragraph" w:styleId="berschrift2">
    <w:name w:val="heading 2"/>
    <w:next w:val="Standard"/>
    <w:link w:val="berschrift2Zchn"/>
    <w:autoRedefine/>
    <w:qFormat/>
    <w:rsid w:val="009E58F7"/>
    <w:pPr>
      <w:keepNext/>
      <w:numPr>
        <w:ilvl w:val="1"/>
        <w:numId w:val="5"/>
      </w:numPr>
      <w:spacing w:before="360" w:after="100" w:line="340" w:lineRule="exact"/>
      <w:ind w:left="578" w:hanging="578"/>
      <w:outlineLvl w:val="1"/>
    </w:pPr>
    <w:rPr>
      <w:rFonts w:ascii="Times" w:hAnsi="Times" w:cs="Arial"/>
      <w:b/>
      <w:bCs/>
      <w:iCs/>
      <w:sz w:val="28"/>
      <w:szCs w:val="28"/>
    </w:rPr>
  </w:style>
  <w:style w:type="paragraph" w:styleId="berschrift3">
    <w:name w:val="heading 3"/>
    <w:basedOn w:val="Standard"/>
    <w:next w:val="Standard"/>
    <w:link w:val="berschrift3Zchn"/>
    <w:autoRedefine/>
    <w:qFormat/>
    <w:rsid w:val="009E58F7"/>
    <w:pPr>
      <w:keepNext/>
      <w:numPr>
        <w:ilvl w:val="2"/>
        <w:numId w:val="5"/>
      </w:numPr>
      <w:spacing w:before="360" w:after="60" w:line="300" w:lineRule="exact"/>
      <w:ind w:left="720"/>
      <w:outlineLvl w:val="2"/>
    </w:pPr>
    <w:rPr>
      <w:rFonts w:ascii="Times" w:hAnsi="Times" w:cs="Arial"/>
      <w:b/>
      <w:bCs/>
      <w:sz w:val="26"/>
      <w:szCs w:val="26"/>
    </w:rPr>
  </w:style>
  <w:style w:type="paragraph" w:styleId="berschrift4">
    <w:name w:val="heading 4"/>
    <w:basedOn w:val="Standard"/>
    <w:next w:val="Standard"/>
    <w:link w:val="berschrift4Zchn"/>
    <w:qFormat/>
    <w:rsid w:val="009E58F7"/>
    <w:pPr>
      <w:keepNext/>
      <w:numPr>
        <w:ilvl w:val="3"/>
        <w:numId w:val="5"/>
      </w:numPr>
      <w:spacing w:before="360" w:after="60" w:line="270" w:lineRule="exact"/>
      <w:ind w:left="862" w:hanging="862"/>
      <w:jc w:val="left"/>
      <w:outlineLvl w:val="3"/>
    </w:pPr>
    <w:rPr>
      <w:rFonts w:ascii="Times" w:hAnsi="Times"/>
      <w:b/>
      <w:bCs/>
      <w:sz w:val="24"/>
      <w:szCs w:val="28"/>
    </w:rPr>
  </w:style>
  <w:style w:type="paragraph" w:styleId="berschrift5">
    <w:name w:val="heading 5"/>
    <w:basedOn w:val="Standard"/>
    <w:next w:val="Standard"/>
    <w:link w:val="berschrift5Zchn"/>
    <w:uiPriority w:val="9"/>
    <w:unhideWhenUsed/>
    <w:qFormat/>
    <w:rsid w:val="00030FB0"/>
    <w:pPr>
      <w:keepNext/>
      <w:keepLines/>
      <w:numPr>
        <w:ilvl w:val="4"/>
        <w:numId w:val="5"/>
      </w:numPr>
      <w:spacing w:before="360" w:after="60"/>
      <w:ind w:left="1009" w:hanging="1009"/>
      <w:jc w:val="left"/>
      <w:outlineLvl w:val="4"/>
    </w:pPr>
    <w:rPr>
      <w:rFonts w:eastAsiaTheme="majorEastAsia" w:cstheme="majorBidi"/>
      <w:b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2611DE"/>
    <w:pPr>
      <w:keepNext/>
      <w:keepLines/>
      <w:numPr>
        <w:ilvl w:val="5"/>
        <w:numId w:val="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2611DE"/>
    <w:pPr>
      <w:keepNext/>
      <w:keepLines/>
      <w:numPr>
        <w:ilvl w:val="6"/>
        <w:numId w:val="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2611DE"/>
    <w:pPr>
      <w:keepNext/>
      <w:keepLines/>
      <w:numPr>
        <w:ilvl w:val="7"/>
        <w:numId w:val="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berschrift9">
    <w:name w:val="heading 9"/>
    <w:basedOn w:val="Standard"/>
    <w:next w:val="Standard"/>
    <w:link w:val="berschrift9Zchn"/>
    <w:uiPriority w:val="9"/>
    <w:unhideWhenUsed/>
    <w:rsid w:val="009A1454"/>
    <w:pPr>
      <w:keepNext/>
      <w:keepLines/>
      <w:numPr>
        <w:ilvl w:val="8"/>
        <w:numId w:val="1"/>
      </w:numPr>
      <w:spacing w:before="200"/>
      <w:outlineLvl w:val="8"/>
    </w:pPr>
    <w:rPr>
      <w:rFonts w:eastAsiaTheme="majorEastAsia" w:cstheme="majorBidi"/>
      <w:b/>
      <w:iCs/>
      <w:sz w:val="28"/>
      <w:szCs w:val="2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3Zchn">
    <w:name w:val="Überschrift 3 Zchn"/>
    <w:basedOn w:val="Absatz-Standardschriftart"/>
    <w:link w:val="berschrift3"/>
    <w:rsid w:val="009E58F7"/>
    <w:rPr>
      <w:rFonts w:ascii="Times" w:hAnsi="Times" w:cs="Arial"/>
      <w:b/>
      <w:bCs/>
      <w:sz w:val="26"/>
      <w:szCs w:val="26"/>
    </w:rPr>
  </w:style>
  <w:style w:type="character" w:customStyle="1" w:styleId="berschrift5Zchn">
    <w:name w:val="Überschrift 5 Zchn"/>
    <w:basedOn w:val="Absatz-Standardschriftart"/>
    <w:link w:val="berschrift5"/>
    <w:uiPriority w:val="9"/>
    <w:rsid w:val="00030FB0"/>
    <w:rPr>
      <w:rFonts w:eastAsiaTheme="majorEastAsia" w:cstheme="majorBidi"/>
      <w:b/>
      <w:sz w:val="22"/>
      <w:szCs w:val="24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2611DE"/>
    <w:rPr>
      <w:rFonts w:asciiTheme="majorHAnsi" w:eastAsiaTheme="majorEastAsia" w:hAnsiTheme="majorHAnsi" w:cstheme="majorBidi"/>
      <w:i/>
      <w:iCs/>
      <w:color w:val="243F60" w:themeColor="accent1" w:themeShade="7F"/>
      <w:sz w:val="21"/>
      <w:szCs w:val="24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2611DE"/>
    <w:rPr>
      <w:rFonts w:asciiTheme="majorHAnsi" w:eastAsiaTheme="majorEastAsia" w:hAnsiTheme="majorHAnsi" w:cstheme="majorBidi"/>
      <w:i/>
      <w:iCs/>
      <w:color w:val="404040" w:themeColor="text1" w:themeTint="BF"/>
      <w:sz w:val="21"/>
      <w:szCs w:val="24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2611DE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berschrift9Zchn">
    <w:name w:val="Überschrift 9 Zchn"/>
    <w:basedOn w:val="Absatz-Standardschriftart"/>
    <w:link w:val="berschrift9"/>
    <w:uiPriority w:val="9"/>
    <w:rsid w:val="009A1454"/>
    <w:rPr>
      <w:rFonts w:ascii="Arial" w:eastAsiaTheme="majorEastAsia" w:hAnsi="Arial" w:cstheme="majorBidi"/>
      <w:b/>
      <w:iCs/>
      <w:sz w:val="28"/>
    </w:rPr>
  </w:style>
  <w:style w:type="paragraph" w:customStyle="1" w:styleId="aufzhlung">
    <w:name w:val="aufzählung"/>
    <w:basedOn w:val="Standard"/>
    <w:autoRedefine/>
    <w:rsid w:val="000E27DA"/>
    <w:pPr>
      <w:numPr>
        <w:numId w:val="31"/>
      </w:numPr>
      <w:ind w:left="284" w:hanging="284"/>
      <w:jc w:val="left"/>
    </w:pPr>
    <w:rPr>
      <w:rFonts w:cs="Arial"/>
    </w:rPr>
  </w:style>
  <w:style w:type="paragraph" w:customStyle="1" w:styleId="tab">
    <w:name w:val="tab"/>
    <w:basedOn w:val="Standard"/>
    <w:next w:val="Standard"/>
    <w:autoRedefine/>
    <w:rsid w:val="0053369A"/>
    <w:pPr>
      <w:tabs>
        <w:tab w:val="left" w:pos="1418"/>
      </w:tabs>
      <w:spacing w:before="120" w:after="60" w:line="240" w:lineRule="auto"/>
      <w:ind w:left="1418" w:hanging="1418"/>
      <w:jc w:val="left"/>
    </w:pPr>
    <w:rPr>
      <w:rFonts w:cs="Arial"/>
    </w:rPr>
  </w:style>
  <w:style w:type="paragraph" w:customStyle="1" w:styleId="quelleAbbildungen">
    <w:name w:val="quelle Abbildungen"/>
    <w:basedOn w:val="Standard"/>
    <w:autoRedefine/>
    <w:rsid w:val="0066318A"/>
    <w:pPr>
      <w:tabs>
        <w:tab w:val="left" w:pos="0"/>
      </w:tabs>
      <w:spacing w:after="240" w:line="220" w:lineRule="exact"/>
      <w:ind w:left="970" w:hanging="6"/>
      <w:jc w:val="left"/>
    </w:pPr>
    <w:rPr>
      <w:rFonts w:ascii="Arial" w:hAnsi="Arial" w:cs="Arial"/>
      <w:i/>
      <w:sz w:val="19"/>
      <w:szCs w:val="18"/>
    </w:rPr>
  </w:style>
  <w:style w:type="paragraph" w:customStyle="1" w:styleId="abb">
    <w:name w:val="abb"/>
    <w:basedOn w:val="Standard"/>
    <w:rsid w:val="00017F0E"/>
    <w:pPr>
      <w:tabs>
        <w:tab w:val="left" w:pos="1418"/>
      </w:tabs>
      <w:spacing w:after="180" w:line="240" w:lineRule="auto"/>
      <w:ind w:left="1418" w:hanging="1418"/>
      <w:jc w:val="left"/>
    </w:pPr>
    <w:rPr>
      <w:rFonts w:cs="Arial"/>
    </w:rPr>
  </w:style>
  <w:style w:type="paragraph" w:styleId="Funotentext">
    <w:name w:val="footnote text"/>
    <w:basedOn w:val="Standard"/>
    <w:link w:val="FunotentextZchn"/>
    <w:semiHidden/>
    <w:rsid w:val="004E72EB"/>
    <w:pPr>
      <w:jc w:val="left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semiHidden/>
    <w:rsid w:val="00E55004"/>
  </w:style>
  <w:style w:type="character" w:styleId="Funotenzeichen">
    <w:name w:val="footnote reference"/>
    <w:basedOn w:val="Absatz-Standardschriftart"/>
    <w:semiHidden/>
    <w:rsid w:val="004E72EB"/>
    <w:rPr>
      <w:vertAlign w:val="superscript"/>
    </w:rPr>
  </w:style>
  <w:style w:type="paragraph" w:customStyle="1" w:styleId="literatur">
    <w:name w:val="literatur"/>
    <w:basedOn w:val="Standard"/>
    <w:rsid w:val="00F00AD1"/>
    <w:pPr>
      <w:spacing w:after="120" w:line="240" w:lineRule="auto"/>
      <w:ind w:left="567" w:hanging="567"/>
      <w:jc w:val="left"/>
    </w:pPr>
    <w:rPr>
      <w:rFonts w:cs="Arial"/>
      <w:lang w:val="en-GB"/>
    </w:rPr>
  </w:style>
  <w:style w:type="paragraph" w:styleId="Kopfzeile">
    <w:name w:val="header"/>
    <w:basedOn w:val="Standard"/>
    <w:link w:val="KopfzeileZchn"/>
    <w:uiPriority w:val="99"/>
    <w:rsid w:val="008533C4"/>
    <w:pPr>
      <w:tabs>
        <w:tab w:val="center" w:pos="4536"/>
        <w:tab w:val="right" w:pos="9072"/>
      </w:tabs>
    </w:pPr>
    <w:rPr>
      <w:szCs w:val="22"/>
      <w:u w:val="single"/>
    </w:rPr>
  </w:style>
  <w:style w:type="paragraph" w:styleId="Fuzeile">
    <w:name w:val="footer"/>
    <w:basedOn w:val="Funotentext"/>
    <w:next w:val="Standard"/>
    <w:link w:val="FuzeileZchn"/>
    <w:uiPriority w:val="99"/>
    <w:rsid w:val="004E72EB"/>
    <w:pPr>
      <w:tabs>
        <w:tab w:val="center" w:pos="4536"/>
        <w:tab w:val="right" w:pos="9072"/>
      </w:tabs>
    </w:pPr>
    <w:rPr>
      <w:rFonts w:ascii="Arial" w:hAnsi="Arial"/>
      <w:sz w:val="18"/>
    </w:rPr>
  </w:style>
  <w:style w:type="character" w:customStyle="1" w:styleId="FuzeileZchn">
    <w:name w:val="Fußzeile Zchn"/>
    <w:basedOn w:val="Absatz-Standardschriftart"/>
    <w:link w:val="Fuzeile"/>
    <w:uiPriority w:val="99"/>
    <w:rsid w:val="0049473D"/>
    <w:rPr>
      <w:rFonts w:ascii="Arial" w:hAnsi="Arial"/>
      <w:sz w:val="18"/>
    </w:rPr>
  </w:style>
  <w:style w:type="paragraph" w:styleId="Verzeichnis1">
    <w:name w:val="toc 1"/>
    <w:basedOn w:val="Standard"/>
    <w:next w:val="Standard"/>
    <w:autoRedefine/>
    <w:uiPriority w:val="39"/>
    <w:qFormat/>
    <w:rsid w:val="009E58F7"/>
    <w:pPr>
      <w:tabs>
        <w:tab w:val="right" w:leader="dot" w:pos="9062"/>
      </w:tabs>
      <w:spacing w:before="300" w:after="240" w:line="240" w:lineRule="auto"/>
      <w:ind w:left="284" w:hanging="284"/>
      <w:jc w:val="left"/>
    </w:pPr>
    <w:rPr>
      <w:b/>
      <w:noProof/>
      <w:snapToGrid w:val="0"/>
      <w:w w:val="0"/>
      <w:sz w:val="24"/>
    </w:rPr>
  </w:style>
  <w:style w:type="paragraph" w:styleId="Verzeichnis2">
    <w:name w:val="toc 2"/>
    <w:basedOn w:val="Standard"/>
    <w:next w:val="Standard"/>
    <w:autoRedefine/>
    <w:uiPriority w:val="39"/>
    <w:qFormat/>
    <w:rsid w:val="009E58F7"/>
    <w:pPr>
      <w:tabs>
        <w:tab w:val="right" w:leader="dot" w:pos="9062"/>
      </w:tabs>
      <w:spacing w:before="60" w:after="120" w:line="240" w:lineRule="auto"/>
      <w:ind w:left="709" w:hanging="425"/>
      <w:jc w:val="left"/>
    </w:pPr>
    <w:rPr>
      <w:b/>
      <w:noProof/>
    </w:rPr>
  </w:style>
  <w:style w:type="paragraph" w:styleId="Verzeichnis3">
    <w:name w:val="toc 3"/>
    <w:basedOn w:val="Standard"/>
    <w:next w:val="Standard"/>
    <w:autoRedefine/>
    <w:uiPriority w:val="39"/>
    <w:qFormat/>
    <w:rsid w:val="009E58F7"/>
    <w:pPr>
      <w:tabs>
        <w:tab w:val="left" w:pos="1418"/>
        <w:tab w:val="right" w:leader="dot" w:pos="9062"/>
      </w:tabs>
      <w:spacing w:line="240" w:lineRule="auto"/>
      <w:ind w:left="1843" w:hanging="1134"/>
      <w:jc w:val="left"/>
    </w:pPr>
  </w:style>
  <w:style w:type="paragraph" w:styleId="Abbildungsverzeichnis">
    <w:name w:val="table of figures"/>
    <w:basedOn w:val="Standard"/>
    <w:next w:val="Standard"/>
    <w:autoRedefine/>
    <w:uiPriority w:val="99"/>
    <w:rsid w:val="008B230D"/>
    <w:pPr>
      <w:tabs>
        <w:tab w:val="left" w:leader="dot" w:pos="567"/>
        <w:tab w:val="left" w:pos="993"/>
        <w:tab w:val="right" w:leader="dot" w:pos="9072"/>
      </w:tabs>
      <w:spacing w:line="270" w:lineRule="atLeast"/>
      <w:ind w:left="993" w:hanging="993"/>
      <w:jc w:val="left"/>
    </w:pPr>
    <w:rPr>
      <w:sz w:val="20"/>
      <w:szCs w:val="20"/>
    </w:rPr>
  </w:style>
  <w:style w:type="character" w:styleId="Hyperlink">
    <w:name w:val="Hyperlink"/>
    <w:basedOn w:val="Absatz-Standardschriftart"/>
    <w:uiPriority w:val="99"/>
    <w:unhideWhenUsed/>
    <w:rsid w:val="00F6357E"/>
    <w:rPr>
      <w:color w:val="0000FF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2146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21462"/>
    <w:rPr>
      <w:rFonts w:ascii="Tahoma" w:hAnsi="Tahoma" w:cs="Tahoma"/>
      <w:sz w:val="16"/>
      <w:szCs w:val="16"/>
    </w:rPr>
  </w:style>
  <w:style w:type="table" w:styleId="Tabellenraster">
    <w:name w:val="Table Grid"/>
    <w:basedOn w:val="NormaleTabelle"/>
    <w:uiPriority w:val="59"/>
    <w:rsid w:val="0053369A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Tabellezentriert">
    <w:name w:val="Tabelle zentriert"/>
    <w:qFormat/>
    <w:rsid w:val="00E77B4E"/>
    <w:pPr>
      <w:spacing w:line="200" w:lineRule="atLeast"/>
      <w:jc w:val="center"/>
    </w:pPr>
    <w:rPr>
      <w:rFonts w:ascii="Arial" w:hAnsi="Arial"/>
      <w:sz w:val="18"/>
      <w:szCs w:val="24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4F1213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4F1213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4F1213"/>
    <w:rPr>
      <w:rFonts w:ascii="Arial" w:hAnsi="Arial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F1213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F1213"/>
    <w:rPr>
      <w:rFonts w:ascii="Arial" w:hAnsi="Arial"/>
      <w:b/>
      <w:bCs/>
    </w:rPr>
  </w:style>
  <w:style w:type="character" w:customStyle="1" w:styleId="FormatvorlageRot">
    <w:name w:val="Formatvorlage Rot"/>
    <w:basedOn w:val="Absatz-Standardschriftart"/>
    <w:rsid w:val="007A179A"/>
    <w:rPr>
      <w:b/>
      <w:color w:val="FF0000"/>
      <w:sz w:val="22"/>
    </w:rPr>
  </w:style>
  <w:style w:type="character" w:styleId="Platzhaltertext">
    <w:name w:val="Placeholder Text"/>
    <w:basedOn w:val="Absatz-Standardschriftart"/>
    <w:uiPriority w:val="99"/>
    <w:semiHidden/>
    <w:rsid w:val="00FA07F8"/>
    <w:rPr>
      <w:color w:val="808080"/>
    </w:rPr>
  </w:style>
  <w:style w:type="paragraph" w:customStyle="1" w:styleId="Diagramm">
    <w:name w:val="Diagramm"/>
    <w:basedOn w:val="abb"/>
    <w:qFormat/>
    <w:rsid w:val="00F451B8"/>
    <w:pPr>
      <w:spacing w:before="360" w:after="0"/>
      <w:jc w:val="center"/>
    </w:pPr>
  </w:style>
  <w:style w:type="paragraph" w:customStyle="1" w:styleId="QuelleTabelle">
    <w:name w:val="Quelle Tabelle"/>
    <w:basedOn w:val="quelleAbbildungen"/>
    <w:qFormat/>
    <w:rsid w:val="00841909"/>
    <w:pPr>
      <w:spacing w:after="60"/>
    </w:pPr>
  </w:style>
  <w:style w:type="table" w:customStyle="1" w:styleId="HelleSchattierung1">
    <w:name w:val="Helle Schattierung1"/>
    <w:basedOn w:val="NormaleTabelle"/>
    <w:uiPriority w:val="60"/>
    <w:rsid w:val="00F20806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HelleSchattierung-Akzent11">
    <w:name w:val="Helle Schattierung - Akzent 11"/>
    <w:basedOn w:val="NormaleTabelle"/>
    <w:uiPriority w:val="60"/>
    <w:rsid w:val="00F20806"/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HelleSchattierung-Akzent2">
    <w:name w:val="Light Shading Accent 2"/>
    <w:basedOn w:val="NormaleTabelle"/>
    <w:uiPriority w:val="60"/>
    <w:rsid w:val="00F20806"/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HelleSchattierung-Akzent3">
    <w:name w:val="Light Shading Accent 3"/>
    <w:basedOn w:val="NormaleTabelle"/>
    <w:uiPriority w:val="60"/>
    <w:rsid w:val="00F20806"/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paragraph" w:styleId="StandardWeb">
    <w:name w:val="Normal (Web)"/>
    <w:basedOn w:val="Standard"/>
    <w:uiPriority w:val="99"/>
    <w:unhideWhenUsed/>
    <w:rsid w:val="00A007DC"/>
    <w:pPr>
      <w:spacing w:before="100" w:beforeAutospacing="1" w:after="100" w:afterAutospacing="1" w:line="240" w:lineRule="auto"/>
      <w:jc w:val="left"/>
    </w:pPr>
    <w:rPr>
      <w:sz w:val="24"/>
    </w:rPr>
  </w:style>
  <w:style w:type="character" w:styleId="Endnotenzeichen">
    <w:name w:val="endnote reference"/>
    <w:basedOn w:val="Absatz-Standardschriftart"/>
    <w:uiPriority w:val="99"/>
    <w:semiHidden/>
    <w:unhideWhenUsed/>
    <w:rsid w:val="009B4965"/>
    <w:rPr>
      <w:vertAlign w:val="superscript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2611DE"/>
    <w:pPr>
      <w:keepLines/>
      <w:spacing w:before="48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Cs w:val="28"/>
      <w:lang w:eastAsia="en-US"/>
    </w:rPr>
  </w:style>
  <w:style w:type="paragraph" w:styleId="Verzeichnis4">
    <w:name w:val="toc 4"/>
    <w:basedOn w:val="Standard"/>
    <w:next w:val="Standard"/>
    <w:autoRedefine/>
    <w:uiPriority w:val="39"/>
    <w:unhideWhenUsed/>
    <w:rsid w:val="009E58F7"/>
    <w:pPr>
      <w:tabs>
        <w:tab w:val="left" w:pos="2268"/>
        <w:tab w:val="right" w:leader="dot" w:pos="9062"/>
      </w:tabs>
      <w:spacing w:line="240" w:lineRule="auto"/>
      <w:ind w:left="2268" w:hanging="850"/>
      <w:jc w:val="left"/>
    </w:pPr>
  </w:style>
  <w:style w:type="paragraph" w:styleId="Verzeichnis5">
    <w:name w:val="toc 5"/>
    <w:basedOn w:val="Standard"/>
    <w:next w:val="Standard"/>
    <w:autoRedefine/>
    <w:uiPriority w:val="39"/>
    <w:unhideWhenUsed/>
    <w:rsid w:val="009E58F7"/>
    <w:pPr>
      <w:tabs>
        <w:tab w:val="left" w:pos="3261"/>
        <w:tab w:val="right" w:leader="dot" w:pos="9062"/>
      </w:tabs>
      <w:spacing w:line="240" w:lineRule="auto"/>
      <w:ind w:left="567" w:firstLine="1701"/>
    </w:pPr>
  </w:style>
  <w:style w:type="paragraph" w:customStyle="1" w:styleId="FormatvorlageBeschriftungAutomatisch">
    <w:name w:val="Formatvorlage Beschriftung + Automatisch"/>
    <w:basedOn w:val="Standard"/>
    <w:rsid w:val="003625FE"/>
    <w:pPr>
      <w:spacing w:before="120" w:line="240" w:lineRule="auto"/>
    </w:pPr>
    <w:rPr>
      <w:b/>
      <w:bCs/>
      <w:sz w:val="18"/>
      <w:szCs w:val="18"/>
    </w:rPr>
  </w:style>
  <w:style w:type="paragraph" w:styleId="Unterschrift">
    <w:name w:val="Signature"/>
    <w:basedOn w:val="Standard"/>
    <w:link w:val="UnterschriftZchn"/>
    <w:uiPriority w:val="99"/>
    <w:unhideWhenUsed/>
    <w:rsid w:val="00C62AB2"/>
    <w:pPr>
      <w:spacing w:line="240" w:lineRule="auto"/>
      <w:ind w:left="4252"/>
    </w:pPr>
    <w:rPr>
      <w:b/>
      <w:sz w:val="18"/>
    </w:rPr>
  </w:style>
  <w:style w:type="character" w:customStyle="1" w:styleId="UnterschriftZchn">
    <w:name w:val="Unterschrift Zchn"/>
    <w:basedOn w:val="Absatz-Standardschriftart"/>
    <w:link w:val="Unterschrift"/>
    <w:uiPriority w:val="99"/>
    <w:rsid w:val="00C62AB2"/>
    <w:rPr>
      <w:rFonts w:ascii="Arial" w:hAnsi="Arial"/>
      <w:b/>
      <w:sz w:val="18"/>
      <w:szCs w:val="24"/>
    </w:rPr>
  </w:style>
  <w:style w:type="paragraph" w:styleId="Umschlagadresse">
    <w:name w:val="envelope address"/>
    <w:basedOn w:val="Standard"/>
    <w:uiPriority w:val="99"/>
    <w:semiHidden/>
    <w:unhideWhenUsed/>
    <w:rsid w:val="00C62AB2"/>
    <w:pPr>
      <w:framePr w:w="4320" w:h="2160" w:hRule="exact" w:hSpace="141" w:wrap="auto" w:hAnchor="page" w:xAlign="center" w:yAlign="bottom"/>
      <w:spacing w:line="240" w:lineRule="auto"/>
    </w:pPr>
    <w:rPr>
      <w:rFonts w:eastAsiaTheme="majorEastAsia" w:cstheme="majorBidi"/>
      <w:b/>
      <w:sz w:val="18"/>
    </w:rPr>
  </w:style>
  <w:style w:type="paragraph" w:customStyle="1" w:styleId="FormatvorlageUnterschriftLinks0cm">
    <w:name w:val="Formatvorlage Unterschrift + Links:  0 cm"/>
    <w:basedOn w:val="Unterschrift"/>
    <w:link w:val="FormatvorlageUnterschriftLinks0cmZchn"/>
    <w:rsid w:val="00303CBA"/>
    <w:pPr>
      <w:spacing w:after="240"/>
      <w:ind w:left="0"/>
      <w:jc w:val="left"/>
    </w:pPr>
    <w:rPr>
      <w:bCs/>
      <w:sz w:val="20"/>
      <w:szCs w:val="20"/>
    </w:rPr>
  </w:style>
  <w:style w:type="paragraph" w:customStyle="1" w:styleId="FormatvorlageBeschriftungAutomatisch1">
    <w:name w:val="Formatvorlage Beschriftung + Automatisch1"/>
    <w:basedOn w:val="Standard"/>
    <w:rsid w:val="003625FE"/>
    <w:pPr>
      <w:spacing w:before="120" w:after="60" w:line="240" w:lineRule="auto"/>
      <w:jc w:val="left"/>
    </w:pPr>
    <w:rPr>
      <w:b/>
      <w:bCs/>
      <w:sz w:val="20"/>
      <w:szCs w:val="18"/>
    </w:rPr>
  </w:style>
  <w:style w:type="character" w:styleId="BesuchterHyperlink">
    <w:name w:val="FollowedHyperlink"/>
    <w:basedOn w:val="Absatz-Standardschriftart"/>
    <w:uiPriority w:val="99"/>
    <w:semiHidden/>
    <w:unhideWhenUsed/>
    <w:rsid w:val="00E240D8"/>
    <w:rPr>
      <w:color w:val="800080" w:themeColor="followedHyperlink"/>
      <w:u w:val="single"/>
    </w:rPr>
  </w:style>
  <w:style w:type="paragraph" w:styleId="Listenabsatz">
    <w:name w:val="List Paragraph"/>
    <w:basedOn w:val="Standard"/>
    <w:uiPriority w:val="34"/>
    <w:qFormat/>
    <w:rsid w:val="0055615E"/>
    <w:pPr>
      <w:ind w:left="720"/>
      <w:contextualSpacing/>
    </w:pPr>
  </w:style>
  <w:style w:type="paragraph" w:styleId="Verzeichnis6">
    <w:name w:val="toc 6"/>
    <w:basedOn w:val="Standard"/>
    <w:next w:val="Standard"/>
    <w:autoRedefine/>
    <w:uiPriority w:val="39"/>
    <w:unhideWhenUsed/>
    <w:rsid w:val="003C4928"/>
    <w:pPr>
      <w:spacing w:after="100" w:line="276" w:lineRule="auto"/>
      <w:ind w:left="1100"/>
      <w:jc w:val="left"/>
    </w:pPr>
    <w:rPr>
      <w:rFonts w:asciiTheme="minorHAnsi" w:eastAsiaTheme="minorEastAsia" w:hAnsiTheme="minorHAnsi" w:cstheme="minorBidi"/>
      <w:szCs w:val="22"/>
    </w:rPr>
  </w:style>
  <w:style w:type="paragraph" w:styleId="Verzeichnis7">
    <w:name w:val="toc 7"/>
    <w:basedOn w:val="Standard"/>
    <w:next w:val="Standard"/>
    <w:autoRedefine/>
    <w:uiPriority w:val="39"/>
    <w:unhideWhenUsed/>
    <w:rsid w:val="003C4928"/>
    <w:pPr>
      <w:spacing w:after="100" w:line="276" w:lineRule="auto"/>
      <w:ind w:left="1320"/>
      <w:jc w:val="left"/>
    </w:pPr>
    <w:rPr>
      <w:rFonts w:asciiTheme="minorHAnsi" w:eastAsiaTheme="minorEastAsia" w:hAnsiTheme="minorHAnsi" w:cstheme="minorBidi"/>
      <w:szCs w:val="22"/>
    </w:rPr>
  </w:style>
  <w:style w:type="paragraph" w:styleId="Verzeichnis8">
    <w:name w:val="toc 8"/>
    <w:basedOn w:val="Standard"/>
    <w:next w:val="Standard"/>
    <w:autoRedefine/>
    <w:uiPriority w:val="39"/>
    <w:unhideWhenUsed/>
    <w:rsid w:val="003C4928"/>
    <w:pPr>
      <w:spacing w:after="100" w:line="276" w:lineRule="auto"/>
      <w:ind w:left="1540"/>
      <w:jc w:val="left"/>
    </w:pPr>
    <w:rPr>
      <w:rFonts w:asciiTheme="minorHAnsi" w:eastAsiaTheme="minorEastAsia" w:hAnsiTheme="minorHAnsi" w:cstheme="minorBidi"/>
      <w:szCs w:val="22"/>
    </w:rPr>
  </w:style>
  <w:style w:type="paragraph" w:styleId="Verzeichnis9">
    <w:name w:val="toc 9"/>
    <w:basedOn w:val="Standard"/>
    <w:next w:val="Standard"/>
    <w:autoRedefine/>
    <w:uiPriority w:val="39"/>
    <w:unhideWhenUsed/>
    <w:rsid w:val="003C4928"/>
    <w:pPr>
      <w:spacing w:after="100" w:line="276" w:lineRule="auto"/>
      <w:ind w:left="1760"/>
      <w:jc w:val="left"/>
    </w:pPr>
    <w:rPr>
      <w:rFonts w:asciiTheme="minorHAnsi" w:eastAsiaTheme="minorEastAsia" w:hAnsiTheme="minorHAnsi" w:cstheme="minorBidi"/>
      <w:szCs w:val="22"/>
    </w:rPr>
  </w:style>
  <w:style w:type="numbering" w:customStyle="1" w:styleId="Formatvorlage1">
    <w:name w:val="Formatvorlage1"/>
    <w:uiPriority w:val="99"/>
    <w:rsid w:val="00D11A9C"/>
    <w:pPr>
      <w:numPr>
        <w:numId w:val="3"/>
      </w:numPr>
    </w:pPr>
  </w:style>
  <w:style w:type="character" w:customStyle="1" w:styleId="berschrift1Zchn">
    <w:name w:val="Überschrift 1 Zchn"/>
    <w:basedOn w:val="Absatz-Standardschriftart"/>
    <w:link w:val="berschrift1"/>
    <w:rsid w:val="00D753B9"/>
    <w:rPr>
      <w:rFonts w:ascii="Times" w:hAnsi="Times" w:cs="Arial"/>
      <w:b/>
      <w:bCs/>
      <w:kern w:val="32"/>
      <w:sz w:val="30"/>
      <w:szCs w:val="32"/>
    </w:rPr>
  </w:style>
  <w:style w:type="character" w:customStyle="1" w:styleId="berschrift2Zchn">
    <w:name w:val="Überschrift 2 Zchn"/>
    <w:basedOn w:val="Absatz-Standardschriftart"/>
    <w:link w:val="berschrift2"/>
    <w:rsid w:val="009E58F7"/>
    <w:rPr>
      <w:rFonts w:ascii="Times" w:hAnsi="Times" w:cs="Arial"/>
      <w:b/>
      <w:bCs/>
      <w:iCs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rsid w:val="009E58F7"/>
    <w:rPr>
      <w:rFonts w:ascii="Times" w:hAnsi="Times"/>
      <w:b/>
      <w:bCs/>
      <w:sz w:val="24"/>
      <w:szCs w:val="28"/>
    </w:rPr>
  </w:style>
  <w:style w:type="character" w:customStyle="1" w:styleId="KopfzeileZchn">
    <w:name w:val="Kopfzeile Zchn"/>
    <w:basedOn w:val="Absatz-Standardschriftart"/>
    <w:link w:val="Kopfzeile"/>
    <w:uiPriority w:val="99"/>
    <w:rsid w:val="008533C4"/>
    <w:rPr>
      <w:sz w:val="22"/>
      <w:szCs w:val="22"/>
      <w:u w:val="single"/>
    </w:rPr>
  </w:style>
  <w:style w:type="paragraph" w:customStyle="1" w:styleId="FormatvorlageTabellezentriertCambriaMath">
    <w:name w:val="Formatvorlage Tabelle zentriert + Cambria Math"/>
    <w:basedOn w:val="Tabellezentriert"/>
    <w:rsid w:val="008D0025"/>
    <w:rPr>
      <w:rFonts w:ascii="Cambria Math" w:hAnsi="Cambria Math"/>
      <w:i/>
    </w:rPr>
  </w:style>
  <w:style w:type="paragraph" w:customStyle="1" w:styleId="FormatvorlageFormatvorlageBeschriftungAutomatisch1BlockLinks0">
    <w:name w:val="Formatvorlage Formatvorlage Beschriftung + Automatisch1 + Block Links:  0 ..."/>
    <w:basedOn w:val="FormatvorlageBeschriftungAutomatisch1"/>
    <w:rsid w:val="00442AEE"/>
    <w:pPr>
      <w:ind w:left="1418" w:hanging="1418"/>
    </w:pPr>
    <w:rPr>
      <w:szCs w:val="20"/>
    </w:rPr>
  </w:style>
  <w:style w:type="paragraph" w:customStyle="1" w:styleId="FormatvorlageFormatvorlageBeschriftungAutomatisch1Links0cmHn">
    <w:name w:val="Formatvorlage Formatvorlage Beschriftung + Automatisch1 + Links:  0 cm Hän..."/>
    <w:basedOn w:val="FormatvorlageBeschriftungAutomatisch1"/>
    <w:rsid w:val="00442AEE"/>
    <w:pPr>
      <w:ind w:left="1330" w:hanging="1330"/>
    </w:pPr>
    <w:rPr>
      <w:szCs w:val="20"/>
    </w:rPr>
  </w:style>
  <w:style w:type="paragraph" w:customStyle="1" w:styleId="FormatvorlageFormatvorlageUnterschriftLinks0cmBlockLinks0">
    <w:name w:val="Formatvorlage Formatvorlage Unterschrift + Links:  0 cm + Block Links:  0 ..."/>
    <w:basedOn w:val="FormatvorlageUnterschriftLinks0cm"/>
    <w:rsid w:val="00303CBA"/>
    <w:pPr>
      <w:ind w:left="1843" w:hanging="1843"/>
    </w:pPr>
  </w:style>
  <w:style w:type="paragraph" w:customStyle="1" w:styleId="FormatvorlageFormatvorlageUnterschriftLinks0cmBlockLinks01">
    <w:name w:val="Formatvorlage Formatvorlage Unterschrift + Links:  0 cm + Block Links:  0 ...1"/>
    <w:basedOn w:val="FormatvorlageUnterschriftLinks0cm"/>
    <w:rsid w:val="00303CBA"/>
    <w:pPr>
      <w:ind w:left="1843" w:hanging="1843"/>
    </w:pPr>
  </w:style>
  <w:style w:type="paragraph" w:customStyle="1" w:styleId="FormatvorlageFormatvorlageUnterschriftLinks0cmLinks0cmHn">
    <w:name w:val="Formatvorlage Formatvorlage Unterschrift + Links:  0 cm + Links:  0 cm Hän..."/>
    <w:basedOn w:val="FormatvorlageUnterschriftLinks0cm"/>
    <w:link w:val="FormatvorlageFormatvorlageUnterschriftLinks0cmLinks0cmHnZchn"/>
    <w:rsid w:val="00303CBA"/>
    <w:pPr>
      <w:ind w:left="1701" w:hanging="1701"/>
    </w:pPr>
  </w:style>
  <w:style w:type="paragraph" w:customStyle="1" w:styleId="FormatvorlageFormatvorlageFormatvorlageUnterschriftLinks0cmLin">
    <w:name w:val="Formatvorlage Formatvorlage Formatvorlage Unterschrift + Links:  0 cm + Lin..."/>
    <w:basedOn w:val="FormatvorlageFormatvorlageUnterschriftLinks0cmLinks0cmHn"/>
    <w:link w:val="FormatvorlageFormatvorlageFormatvorlageUnterschriftLinks0cmLinZchn"/>
    <w:rsid w:val="00431C43"/>
    <w:pPr>
      <w:spacing w:before="60" w:after="0" w:line="180" w:lineRule="exact"/>
      <w:ind w:left="1610" w:hanging="1610"/>
    </w:pPr>
    <w:rPr>
      <w:rFonts w:ascii="Arial" w:hAnsi="Arial"/>
      <w:b w:val="0"/>
      <w:sz w:val="16"/>
    </w:rPr>
  </w:style>
  <w:style w:type="paragraph" w:customStyle="1" w:styleId="FormatvorlageFormatvorlageFormatvorlageBeschriftungAutomatisch1Blo">
    <w:name w:val="Formatvorlage Formatvorlage Formatvorlage Beschriftung + Automatisch1 + Blo..."/>
    <w:basedOn w:val="FormatvorlageFormatvorlageBeschriftungAutomatisch1BlockLinks0"/>
    <w:rsid w:val="0023589E"/>
    <w:pPr>
      <w:spacing w:after="0" w:line="190" w:lineRule="exact"/>
      <w:ind w:left="1304" w:hanging="1304"/>
    </w:pPr>
    <w:rPr>
      <w:rFonts w:ascii="Arial" w:hAnsi="Arial"/>
      <w:b w:val="0"/>
      <w:sz w:val="16"/>
    </w:rPr>
  </w:style>
  <w:style w:type="paragraph" w:customStyle="1" w:styleId="EinfacherAbsatz">
    <w:name w:val="[Einfacher Absatz]"/>
    <w:basedOn w:val="Standard"/>
    <w:rsid w:val="00690ED1"/>
    <w:pPr>
      <w:autoSpaceDE w:val="0"/>
      <w:autoSpaceDN w:val="0"/>
      <w:adjustRightInd w:val="0"/>
      <w:spacing w:line="288" w:lineRule="auto"/>
      <w:jc w:val="left"/>
      <w:textAlignment w:val="center"/>
    </w:pPr>
    <w:rPr>
      <w:rFonts w:ascii="MyriadPro-Regular" w:hAnsi="MyriadPro-Regular" w:cs="MyriadPro-Regular"/>
      <w:color w:val="000000"/>
      <w:sz w:val="24"/>
    </w:rPr>
  </w:style>
  <w:style w:type="paragraph" w:customStyle="1" w:styleId="FormatvorlagequelleLinks0cm">
    <w:name w:val="Formatvorlage quelle + Links:  0 cm"/>
    <w:basedOn w:val="quelleAbbildungen"/>
    <w:rsid w:val="00955227"/>
    <w:pPr>
      <w:ind w:left="1134"/>
    </w:pPr>
    <w:rPr>
      <w:rFonts w:cs="Times New Roman"/>
      <w:szCs w:val="20"/>
    </w:rPr>
  </w:style>
  <w:style w:type="paragraph" w:styleId="KeinLeerraum">
    <w:name w:val="No Spacing"/>
    <w:uiPriority w:val="1"/>
    <w:rsid w:val="002B029E"/>
    <w:pPr>
      <w:jc w:val="both"/>
    </w:pPr>
    <w:rPr>
      <w:sz w:val="19"/>
      <w:szCs w:val="24"/>
    </w:rPr>
  </w:style>
  <w:style w:type="paragraph" w:styleId="Titel">
    <w:name w:val="Title"/>
    <w:basedOn w:val="Standard"/>
    <w:next w:val="Standard"/>
    <w:link w:val="TitelZchn"/>
    <w:uiPriority w:val="10"/>
    <w:rsid w:val="002B029E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2B029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styleId="Fett">
    <w:name w:val="Strong"/>
    <w:basedOn w:val="Absatz-Standardschriftart"/>
    <w:uiPriority w:val="22"/>
    <w:rsid w:val="002B029E"/>
    <w:rPr>
      <w:b/>
      <w:bCs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2B029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2B029E"/>
    <w:rPr>
      <w:rFonts w:ascii="Tahoma" w:hAnsi="Tahoma" w:cs="Tahoma"/>
      <w:sz w:val="16"/>
      <w:szCs w:val="16"/>
    </w:rPr>
  </w:style>
  <w:style w:type="paragraph" w:customStyle="1" w:styleId="Bildunterschrift">
    <w:name w:val="Bildunterschrift"/>
    <w:basedOn w:val="FormatvorlageFormatvorlageFormatvorlageUnterschriftLinks0cmLin"/>
    <w:link w:val="BildunterschriftZchn"/>
    <w:qFormat/>
    <w:rsid w:val="00C02328"/>
    <w:pPr>
      <w:tabs>
        <w:tab w:val="left" w:pos="964"/>
      </w:tabs>
      <w:spacing w:before="0" w:line="220" w:lineRule="exact"/>
      <w:ind w:left="782" w:hanging="782"/>
    </w:pPr>
    <w:rPr>
      <w:i/>
      <w:sz w:val="19"/>
      <w:szCs w:val="19"/>
    </w:rPr>
  </w:style>
  <w:style w:type="paragraph" w:customStyle="1" w:styleId="Kopfzeileneu">
    <w:name w:val="Kopfzeile neu"/>
    <w:basedOn w:val="Kopfzeile"/>
    <w:link w:val="KopfzeileneuZchn"/>
    <w:rsid w:val="00F678E2"/>
  </w:style>
  <w:style w:type="character" w:customStyle="1" w:styleId="FormatvorlageUnterschriftLinks0cmZchn">
    <w:name w:val="Formatvorlage Unterschrift + Links:  0 cm Zchn"/>
    <w:basedOn w:val="UnterschriftZchn"/>
    <w:link w:val="FormatvorlageUnterschriftLinks0cm"/>
    <w:rsid w:val="005712BE"/>
    <w:rPr>
      <w:rFonts w:ascii="Arial" w:hAnsi="Arial"/>
      <w:b/>
      <w:bCs/>
      <w:sz w:val="18"/>
      <w:szCs w:val="24"/>
    </w:rPr>
  </w:style>
  <w:style w:type="character" w:customStyle="1" w:styleId="FormatvorlageFormatvorlageUnterschriftLinks0cmLinks0cmHnZchn">
    <w:name w:val="Formatvorlage Formatvorlage Unterschrift + Links:  0 cm + Links:  0 cm Hän... Zchn"/>
    <w:basedOn w:val="FormatvorlageUnterschriftLinks0cmZchn"/>
    <w:link w:val="FormatvorlageFormatvorlageUnterschriftLinks0cmLinks0cmHn"/>
    <w:rsid w:val="005712BE"/>
    <w:rPr>
      <w:rFonts w:ascii="Arial" w:hAnsi="Arial"/>
      <w:b/>
      <w:bCs/>
      <w:sz w:val="18"/>
      <w:szCs w:val="24"/>
    </w:rPr>
  </w:style>
  <w:style w:type="character" w:customStyle="1" w:styleId="FormatvorlageFormatvorlageFormatvorlageUnterschriftLinks0cmLinZchn">
    <w:name w:val="Formatvorlage Formatvorlage Formatvorlage Unterschrift + Links:  0 cm + Lin... Zchn"/>
    <w:basedOn w:val="FormatvorlageFormatvorlageUnterschriftLinks0cmLinks0cmHnZchn"/>
    <w:link w:val="FormatvorlageFormatvorlageFormatvorlageUnterschriftLinks0cmLin"/>
    <w:rsid w:val="005712BE"/>
    <w:rPr>
      <w:rFonts w:ascii="Arial" w:hAnsi="Arial"/>
      <w:b/>
      <w:bCs/>
      <w:sz w:val="16"/>
      <w:szCs w:val="24"/>
    </w:rPr>
  </w:style>
  <w:style w:type="character" w:customStyle="1" w:styleId="BildunterschriftZchn">
    <w:name w:val="Bildunterschrift Zchn"/>
    <w:basedOn w:val="FormatvorlageFormatvorlageFormatvorlageUnterschriftLinks0cmLinZchn"/>
    <w:link w:val="Bildunterschrift"/>
    <w:rsid w:val="00C02328"/>
    <w:rPr>
      <w:rFonts w:ascii="Arial" w:hAnsi="Arial"/>
      <w:b/>
      <w:bCs/>
      <w:i/>
      <w:sz w:val="19"/>
      <w:szCs w:val="19"/>
    </w:rPr>
  </w:style>
  <w:style w:type="character" w:customStyle="1" w:styleId="KopfzeileneuZchn">
    <w:name w:val="Kopfzeile neu Zchn"/>
    <w:basedOn w:val="KopfzeileZchn"/>
    <w:link w:val="Kopfzeileneu"/>
    <w:rsid w:val="00F678E2"/>
    <w:rPr>
      <w:sz w:val="22"/>
      <w:szCs w:val="22"/>
      <w:u w:val="single"/>
    </w:rPr>
  </w:style>
  <w:style w:type="paragraph" w:customStyle="1" w:styleId="Tabellenbeschriftung">
    <w:name w:val="Tabellenbeschriftung"/>
    <w:basedOn w:val="Bildunterschrift"/>
    <w:rsid w:val="001C4521"/>
    <w:pPr>
      <w:spacing w:before="360"/>
    </w:pPr>
    <w:rPr>
      <w:bCs w:val="0"/>
      <w:iCs/>
      <w:szCs w:val="20"/>
    </w:rPr>
  </w:style>
  <w:style w:type="paragraph" w:customStyle="1" w:styleId="Literatur0">
    <w:name w:val="Literatur"/>
    <w:basedOn w:val="Standard"/>
    <w:rsid w:val="0071659B"/>
    <w:pPr>
      <w:spacing w:after="60"/>
      <w:ind w:left="425" w:hanging="425"/>
    </w:pPr>
    <w:rPr>
      <w:szCs w:val="20"/>
    </w:rPr>
  </w:style>
  <w:style w:type="paragraph" w:styleId="Beschriftung">
    <w:name w:val="caption"/>
    <w:basedOn w:val="Standard"/>
    <w:next w:val="Standard"/>
    <w:uiPriority w:val="35"/>
    <w:unhideWhenUsed/>
    <w:rsid w:val="009501F5"/>
    <w:pPr>
      <w:spacing w:after="200" w:line="240" w:lineRule="auto"/>
    </w:pPr>
    <w:rPr>
      <w:b/>
      <w:bCs/>
      <w:color w:val="4F81BD" w:themeColor="accent1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>
      <w:pPr>
        <w:spacing w:line="270" w:lineRule="atLeast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semiHidden="0" w:uiPriority="0" w:unhideWhenUsed="0" w:qFormat="1"/>
    <w:lsdException w:name="heading 3" w:semiHidden="0" w:uiPriority="0" w:unhideWhenUsed="0" w:qFormat="1"/>
    <w:lsdException w:name="heading 4" w:semiHidden="0" w:uiPriority="0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/>
    <w:lsdException w:name="footnote reference" w:uiPriority="0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D753B9"/>
    <w:pPr>
      <w:spacing w:line="340" w:lineRule="exact"/>
      <w:jc w:val="both"/>
    </w:pPr>
    <w:rPr>
      <w:sz w:val="22"/>
      <w:szCs w:val="24"/>
    </w:rPr>
  </w:style>
  <w:style w:type="paragraph" w:styleId="berschrift1">
    <w:name w:val="heading 1"/>
    <w:next w:val="Standard"/>
    <w:link w:val="berschrift1Zchn"/>
    <w:autoRedefine/>
    <w:qFormat/>
    <w:rsid w:val="00D753B9"/>
    <w:pPr>
      <w:keepNext/>
      <w:numPr>
        <w:numId w:val="5"/>
      </w:numPr>
      <w:spacing w:after="300" w:line="380" w:lineRule="exact"/>
      <w:outlineLvl w:val="0"/>
    </w:pPr>
    <w:rPr>
      <w:rFonts w:ascii="Times" w:hAnsi="Times" w:cs="Arial"/>
      <w:b/>
      <w:bCs/>
      <w:kern w:val="32"/>
      <w:sz w:val="30"/>
      <w:szCs w:val="32"/>
    </w:rPr>
  </w:style>
  <w:style w:type="paragraph" w:styleId="berschrift2">
    <w:name w:val="heading 2"/>
    <w:next w:val="Standard"/>
    <w:link w:val="berschrift2Zchn"/>
    <w:autoRedefine/>
    <w:qFormat/>
    <w:rsid w:val="009E58F7"/>
    <w:pPr>
      <w:keepNext/>
      <w:numPr>
        <w:ilvl w:val="1"/>
        <w:numId w:val="5"/>
      </w:numPr>
      <w:spacing w:before="360" w:after="100" w:line="340" w:lineRule="exact"/>
      <w:ind w:left="578" w:hanging="578"/>
      <w:outlineLvl w:val="1"/>
    </w:pPr>
    <w:rPr>
      <w:rFonts w:ascii="Times" w:hAnsi="Times" w:cs="Arial"/>
      <w:b/>
      <w:bCs/>
      <w:iCs/>
      <w:sz w:val="28"/>
      <w:szCs w:val="28"/>
    </w:rPr>
  </w:style>
  <w:style w:type="paragraph" w:styleId="berschrift3">
    <w:name w:val="heading 3"/>
    <w:basedOn w:val="Standard"/>
    <w:next w:val="Standard"/>
    <w:link w:val="berschrift3Zchn"/>
    <w:autoRedefine/>
    <w:qFormat/>
    <w:rsid w:val="009E58F7"/>
    <w:pPr>
      <w:keepNext/>
      <w:numPr>
        <w:ilvl w:val="2"/>
        <w:numId w:val="5"/>
      </w:numPr>
      <w:spacing w:before="360" w:after="60" w:line="300" w:lineRule="exact"/>
      <w:ind w:left="720"/>
      <w:outlineLvl w:val="2"/>
    </w:pPr>
    <w:rPr>
      <w:rFonts w:ascii="Times" w:hAnsi="Times" w:cs="Arial"/>
      <w:b/>
      <w:bCs/>
      <w:sz w:val="26"/>
      <w:szCs w:val="26"/>
    </w:rPr>
  </w:style>
  <w:style w:type="paragraph" w:styleId="berschrift4">
    <w:name w:val="heading 4"/>
    <w:basedOn w:val="Standard"/>
    <w:next w:val="Standard"/>
    <w:link w:val="berschrift4Zchn"/>
    <w:qFormat/>
    <w:rsid w:val="009E58F7"/>
    <w:pPr>
      <w:keepNext/>
      <w:numPr>
        <w:ilvl w:val="3"/>
        <w:numId w:val="5"/>
      </w:numPr>
      <w:spacing w:before="360" w:after="60" w:line="270" w:lineRule="exact"/>
      <w:ind w:left="862" w:hanging="862"/>
      <w:jc w:val="left"/>
      <w:outlineLvl w:val="3"/>
    </w:pPr>
    <w:rPr>
      <w:rFonts w:ascii="Times" w:hAnsi="Times"/>
      <w:b/>
      <w:bCs/>
      <w:sz w:val="24"/>
      <w:szCs w:val="28"/>
    </w:rPr>
  </w:style>
  <w:style w:type="paragraph" w:styleId="berschrift5">
    <w:name w:val="heading 5"/>
    <w:basedOn w:val="Standard"/>
    <w:next w:val="Standard"/>
    <w:link w:val="berschrift5Zchn"/>
    <w:uiPriority w:val="9"/>
    <w:unhideWhenUsed/>
    <w:qFormat/>
    <w:rsid w:val="00030FB0"/>
    <w:pPr>
      <w:keepNext/>
      <w:keepLines/>
      <w:numPr>
        <w:ilvl w:val="4"/>
        <w:numId w:val="5"/>
      </w:numPr>
      <w:spacing w:before="360" w:after="60"/>
      <w:ind w:left="1009" w:hanging="1009"/>
      <w:jc w:val="left"/>
      <w:outlineLvl w:val="4"/>
    </w:pPr>
    <w:rPr>
      <w:rFonts w:eastAsiaTheme="majorEastAsia" w:cstheme="majorBidi"/>
      <w:b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2611DE"/>
    <w:pPr>
      <w:keepNext/>
      <w:keepLines/>
      <w:numPr>
        <w:ilvl w:val="5"/>
        <w:numId w:val="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2611DE"/>
    <w:pPr>
      <w:keepNext/>
      <w:keepLines/>
      <w:numPr>
        <w:ilvl w:val="6"/>
        <w:numId w:val="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2611DE"/>
    <w:pPr>
      <w:keepNext/>
      <w:keepLines/>
      <w:numPr>
        <w:ilvl w:val="7"/>
        <w:numId w:val="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berschrift9">
    <w:name w:val="heading 9"/>
    <w:basedOn w:val="Standard"/>
    <w:next w:val="Standard"/>
    <w:link w:val="berschrift9Zchn"/>
    <w:uiPriority w:val="9"/>
    <w:unhideWhenUsed/>
    <w:rsid w:val="009A1454"/>
    <w:pPr>
      <w:keepNext/>
      <w:keepLines/>
      <w:numPr>
        <w:ilvl w:val="8"/>
        <w:numId w:val="1"/>
      </w:numPr>
      <w:spacing w:before="200"/>
      <w:outlineLvl w:val="8"/>
    </w:pPr>
    <w:rPr>
      <w:rFonts w:eastAsiaTheme="majorEastAsia" w:cstheme="majorBidi"/>
      <w:b/>
      <w:iCs/>
      <w:sz w:val="28"/>
      <w:szCs w:val="2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3Zchn">
    <w:name w:val="Überschrift 3 Zchn"/>
    <w:basedOn w:val="Absatz-Standardschriftart"/>
    <w:link w:val="berschrift3"/>
    <w:rsid w:val="009E58F7"/>
    <w:rPr>
      <w:rFonts w:ascii="Times" w:hAnsi="Times" w:cs="Arial"/>
      <w:b/>
      <w:bCs/>
      <w:sz w:val="26"/>
      <w:szCs w:val="26"/>
    </w:rPr>
  </w:style>
  <w:style w:type="character" w:customStyle="1" w:styleId="berschrift5Zchn">
    <w:name w:val="Überschrift 5 Zchn"/>
    <w:basedOn w:val="Absatz-Standardschriftart"/>
    <w:link w:val="berschrift5"/>
    <w:uiPriority w:val="9"/>
    <w:rsid w:val="00030FB0"/>
    <w:rPr>
      <w:rFonts w:eastAsiaTheme="majorEastAsia" w:cstheme="majorBidi"/>
      <w:b/>
      <w:sz w:val="22"/>
      <w:szCs w:val="24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2611DE"/>
    <w:rPr>
      <w:rFonts w:asciiTheme="majorHAnsi" w:eastAsiaTheme="majorEastAsia" w:hAnsiTheme="majorHAnsi" w:cstheme="majorBidi"/>
      <w:i/>
      <w:iCs/>
      <w:color w:val="243F60" w:themeColor="accent1" w:themeShade="7F"/>
      <w:sz w:val="21"/>
      <w:szCs w:val="24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2611DE"/>
    <w:rPr>
      <w:rFonts w:asciiTheme="majorHAnsi" w:eastAsiaTheme="majorEastAsia" w:hAnsiTheme="majorHAnsi" w:cstheme="majorBidi"/>
      <w:i/>
      <w:iCs/>
      <w:color w:val="404040" w:themeColor="text1" w:themeTint="BF"/>
      <w:sz w:val="21"/>
      <w:szCs w:val="24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2611DE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berschrift9Zchn">
    <w:name w:val="Überschrift 9 Zchn"/>
    <w:basedOn w:val="Absatz-Standardschriftart"/>
    <w:link w:val="berschrift9"/>
    <w:uiPriority w:val="9"/>
    <w:rsid w:val="009A1454"/>
    <w:rPr>
      <w:rFonts w:ascii="Arial" w:eastAsiaTheme="majorEastAsia" w:hAnsi="Arial" w:cstheme="majorBidi"/>
      <w:b/>
      <w:iCs/>
      <w:sz w:val="28"/>
    </w:rPr>
  </w:style>
  <w:style w:type="paragraph" w:customStyle="1" w:styleId="aufzhlung">
    <w:name w:val="aufzählung"/>
    <w:basedOn w:val="Standard"/>
    <w:autoRedefine/>
    <w:rsid w:val="000E27DA"/>
    <w:pPr>
      <w:numPr>
        <w:numId w:val="31"/>
      </w:numPr>
      <w:ind w:left="284" w:hanging="284"/>
      <w:jc w:val="left"/>
    </w:pPr>
    <w:rPr>
      <w:rFonts w:cs="Arial"/>
    </w:rPr>
  </w:style>
  <w:style w:type="paragraph" w:customStyle="1" w:styleId="tab">
    <w:name w:val="tab"/>
    <w:basedOn w:val="Standard"/>
    <w:next w:val="Standard"/>
    <w:autoRedefine/>
    <w:rsid w:val="0053369A"/>
    <w:pPr>
      <w:tabs>
        <w:tab w:val="left" w:pos="1418"/>
      </w:tabs>
      <w:spacing w:before="120" w:after="60" w:line="240" w:lineRule="auto"/>
      <w:ind w:left="1418" w:hanging="1418"/>
      <w:jc w:val="left"/>
    </w:pPr>
    <w:rPr>
      <w:rFonts w:cs="Arial"/>
    </w:rPr>
  </w:style>
  <w:style w:type="paragraph" w:customStyle="1" w:styleId="quelleAbbildungen">
    <w:name w:val="quelle Abbildungen"/>
    <w:basedOn w:val="Standard"/>
    <w:autoRedefine/>
    <w:rsid w:val="0066318A"/>
    <w:pPr>
      <w:tabs>
        <w:tab w:val="left" w:pos="0"/>
      </w:tabs>
      <w:spacing w:after="240" w:line="220" w:lineRule="exact"/>
      <w:ind w:left="970" w:hanging="6"/>
      <w:jc w:val="left"/>
    </w:pPr>
    <w:rPr>
      <w:rFonts w:ascii="Arial" w:hAnsi="Arial" w:cs="Arial"/>
      <w:i/>
      <w:sz w:val="19"/>
      <w:szCs w:val="18"/>
    </w:rPr>
  </w:style>
  <w:style w:type="paragraph" w:customStyle="1" w:styleId="abb">
    <w:name w:val="abb"/>
    <w:basedOn w:val="Standard"/>
    <w:rsid w:val="00017F0E"/>
    <w:pPr>
      <w:tabs>
        <w:tab w:val="left" w:pos="1418"/>
      </w:tabs>
      <w:spacing w:after="180" w:line="240" w:lineRule="auto"/>
      <w:ind w:left="1418" w:hanging="1418"/>
      <w:jc w:val="left"/>
    </w:pPr>
    <w:rPr>
      <w:rFonts w:cs="Arial"/>
    </w:rPr>
  </w:style>
  <w:style w:type="paragraph" w:styleId="Funotentext">
    <w:name w:val="footnote text"/>
    <w:basedOn w:val="Standard"/>
    <w:link w:val="FunotentextZchn"/>
    <w:semiHidden/>
    <w:rsid w:val="004E72EB"/>
    <w:pPr>
      <w:jc w:val="left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semiHidden/>
    <w:rsid w:val="00E55004"/>
  </w:style>
  <w:style w:type="character" w:styleId="Funotenzeichen">
    <w:name w:val="footnote reference"/>
    <w:basedOn w:val="Absatz-Standardschriftart"/>
    <w:semiHidden/>
    <w:rsid w:val="004E72EB"/>
    <w:rPr>
      <w:vertAlign w:val="superscript"/>
    </w:rPr>
  </w:style>
  <w:style w:type="paragraph" w:customStyle="1" w:styleId="literatur">
    <w:name w:val="literatur"/>
    <w:basedOn w:val="Standard"/>
    <w:rsid w:val="00F00AD1"/>
    <w:pPr>
      <w:spacing w:after="120" w:line="240" w:lineRule="auto"/>
      <w:ind w:left="567" w:hanging="567"/>
      <w:jc w:val="left"/>
    </w:pPr>
    <w:rPr>
      <w:rFonts w:cs="Arial"/>
      <w:lang w:val="en-GB"/>
    </w:rPr>
  </w:style>
  <w:style w:type="paragraph" w:styleId="Kopfzeile">
    <w:name w:val="header"/>
    <w:basedOn w:val="Standard"/>
    <w:link w:val="KopfzeileZchn"/>
    <w:uiPriority w:val="99"/>
    <w:rsid w:val="008533C4"/>
    <w:pPr>
      <w:tabs>
        <w:tab w:val="center" w:pos="4536"/>
        <w:tab w:val="right" w:pos="9072"/>
      </w:tabs>
    </w:pPr>
    <w:rPr>
      <w:szCs w:val="22"/>
      <w:u w:val="single"/>
    </w:rPr>
  </w:style>
  <w:style w:type="paragraph" w:styleId="Fuzeile">
    <w:name w:val="footer"/>
    <w:basedOn w:val="Funotentext"/>
    <w:next w:val="Standard"/>
    <w:link w:val="FuzeileZchn"/>
    <w:uiPriority w:val="99"/>
    <w:rsid w:val="004E72EB"/>
    <w:pPr>
      <w:tabs>
        <w:tab w:val="center" w:pos="4536"/>
        <w:tab w:val="right" w:pos="9072"/>
      </w:tabs>
    </w:pPr>
    <w:rPr>
      <w:rFonts w:ascii="Arial" w:hAnsi="Arial"/>
      <w:sz w:val="18"/>
    </w:rPr>
  </w:style>
  <w:style w:type="character" w:customStyle="1" w:styleId="FuzeileZchn">
    <w:name w:val="Fußzeile Zchn"/>
    <w:basedOn w:val="Absatz-Standardschriftart"/>
    <w:link w:val="Fuzeile"/>
    <w:uiPriority w:val="99"/>
    <w:rsid w:val="0049473D"/>
    <w:rPr>
      <w:rFonts w:ascii="Arial" w:hAnsi="Arial"/>
      <w:sz w:val="18"/>
    </w:rPr>
  </w:style>
  <w:style w:type="paragraph" w:styleId="Verzeichnis1">
    <w:name w:val="toc 1"/>
    <w:basedOn w:val="Standard"/>
    <w:next w:val="Standard"/>
    <w:autoRedefine/>
    <w:uiPriority w:val="39"/>
    <w:qFormat/>
    <w:rsid w:val="009E58F7"/>
    <w:pPr>
      <w:tabs>
        <w:tab w:val="right" w:leader="dot" w:pos="9062"/>
      </w:tabs>
      <w:spacing w:before="300" w:after="240" w:line="240" w:lineRule="auto"/>
      <w:ind w:left="284" w:hanging="284"/>
      <w:jc w:val="left"/>
    </w:pPr>
    <w:rPr>
      <w:b/>
      <w:noProof/>
      <w:snapToGrid w:val="0"/>
      <w:w w:val="0"/>
      <w:sz w:val="24"/>
    </w:rPr>
  </w:style>
  <w:style w:type="paragraph" w:styleId="Verzeichnis2">
    <w:name w:val="toc 2"/>
    <w:basedOn w:val="Standard"/>
    <w:next w:val="Standard"/>
    <w:autoRedefine/>
    <w:uiPriority w:val="39"/>
    <w:qFormat/>
    <w:rsid w:val="009E58F7"/>
    <w:pPr>
      <w:tabs>
        <w:tab w:val="right" w:leader="dot" w:pos="9062"/>
      </w:tabs>
      <w:spacing w:before="60" w:after="120" w:line="240" w:lineRule="auto"/>
      <w:ind w:left="709" w:hanging="425"/>
      <w:jc w:val="left"/>
    </w:pPr>
    <w:rPr>
      <w:b/>
      <w:noProof/>
    </w:rPr>
  </w:style>
  <w:style w:type="paragraph" w:styleId="Verzeichnis3">
    <w:name w:val="toc 3"/>
    <w:basedOn w:val="Standard"/>
    <w:next w:val="Standard"/>
    <w:autoRedefine/>
    <w:uiPriority w:val="39"/>
    <w:qFormat/>
    <w:rsid w:val="009E58F7"/>
    <w:pPr>
      <w:tabs>
        <w:tab w:val="left" w:pos="1418"/>
        <w:tab w:val="right" w:leader="dot" w:pos="9062"/>
      </w:tabs>
      <w:spacing w:line="240" w:lineRule="auto"/>
      <w:ind w:left="1843" w:hanging="1134"/>
      <w:jc w:val="left"/>
    </w:pPr>
  </w:style>
  <w:style w:type="paragraph" w:styleId="Abbildungsverzeichnis">
    <w:name w:val="table of figures"/>
    <w:basedOn w:val="Standard"/>
    <w:next w:val="Standard"/>
    <w:autoRedefine/>
    <w:uiPriority w:val="99"/>
    <w:rsid w:val="008B230D"/>
    <w:pPr>
      <w:tabs>
        <w:tab w:val="left" w:leader="dot" w:pos="567"/>
        <w:tab w:val="left" w:pos="993"/>
        <w:tab w:val="right" w:leader="dot" w:pos="9072"/>
      </w:tabs>
      <w:spacing w:line="270" w:lineRule="atLeast"/>
      <w:ind w:left="993" w:hanging="993"/>
      <w:jc w:val="left"/>
    </w:pPr>
    <w:rPr>
      <w:sz w:val="20"/>
      <w:szCs w:val="20"/>
    </w:rPr>
  </w:style>
  <w:style w:type="character" w:styleId="Hyperlink">
    <w:name w:val="Hyperlink"/>
    <w:basedOn w:val="Absatz-Standardschriftart"/>
    <w:uiPriority w:val="99"/>
    <w:unhideWhenUsed/>
    <w:rsid w:val="00F6357E"/>
    <w:rPr>
      <w:color w:val="0000FF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A2146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A21462"/>
    <w:rPr>
      <w:rFonts w:ascii="Tahoma" w:hAnsi="Tahoma" w:cs="Tahoma"/>
      <w:sz w:val="16"/>
      <w:szCs w:val="16"/>
    </w:rPr>
  </w:style>
  <w:style w:type="table" w:styleId="Tabellenraster">
    <w:name w:val="Table Grid"/>
    <w:basedOn w:val="NormaleTabelle"/>
    <w:uiPriority w:val="59"/>
    <w:rsid w:val="0053369A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Tabellezentriert">
    <w:name w:val="Tabelle zentriert"/>
    <w:qFormat/>
    <w:rsid w:val="00E77B4E"/>
    <w:pPr>
      <w:spacing w:line="200" w:lineRule="atLeast"/>
      <w:jc w:val="center"/>
    </w:pPr>
    <w:rPr>
      <w:rFonts w:ascii="Arial" w:hAnsi="Arial"/>
      <w:sz w:val="18"/>
      <w:szCs w:val="24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4F1213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4F1213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4F1213"/>
    <w:rPr>
      <w:rFonts w:ascii="Arial" w:hAnsi="Arial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F1213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F1213"/>
    <w:rPr>
      <w:rFonts w:ascii="Arial" w:hAnsi="Arial"/>
      <w:b/>
      <w:bCs/>
    </w:rPr>
  </w:style>
  <w:style w:type="character" w:customStyle="1" w:styleId="FormatvorlageRot">
    <w:name w:val="Formatvorlage Rot"/>
    <w:basedOn w:val="Absatz-Standardschriftart"/>
    <w:rsid w:val="007A179A"/>
    <w:rPr>
      <w:b/>
      <w:color w:val="FF0000"/>
      <w:sz w:val="22"/>
    </w:rPr>
  </w:style>
  <w:style w:type="character" w:styleId="Platzhaltertext">
    <w:name w:val="Placeholder Text"/>
    <w:basedOn w:val="Absatz-Standardschriftart"/>
    <w:uiPriority w:val="99"/>
    <w:semiHidden/>
    <w:rsid w:val="00FA07F8"/>
    <w:rPr>
      <w:color w:val="808080"/>
    </w:rPr>
  </w:style>
  <w:style w:type="paragraph" w:customStyle="1" w:styleId="Diagramm">
    <w:name w:val="Diagramm"/>
    <w:basedOn w:val="abb"/>
    <w:qFormat/>
    <w:rsid w:val="00F451B8"/>
    <w:pPr>
      <w:spacing w:before="360" w:after="0"/>
      <w:jc w:val="center"/>
    </w:pPr>
  </w:style>
  <w:style w:type="paragraph" w:customStyle="1" w:styleId="QuelleTabelle">
    <w:name w:val="Quelle Tabelle"/>
    <w:basedOn w:val="quelleAbbildungen"/>
    <w:qFormat/>
    <w:rsid w:val="00841909"/>
    <w:pPr>
      <w:spacing w:after="60"/>
    </w:pPr>
  </w:style>
  <w:style w:type="table" w:customStyle="1" w:styleId="HelleSchattierung1">
    <w:name w:val="Helle Schattierung1"/>
    <w:basedOn w:val="NormaleTabelle"/>
    <w:uiPriority w:val="60"/>
    <w:rsid w:val="00F20806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customStyle="1" w:styleId="HelleSchattierung-Akzent11">
    <w:name w:val="Helle Schattierung - Akzent 11"/>
    <w:basedOn w:val="NormaleTabelle"/>
    <w:uiPriority w:val="60"/>
    <w:rsid w:val="00F20806"/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HelleSchattierung-Akzent2">
    <w:name w:val="Light Shading Accent 2"/>
    <w:basedOn w:val="NormaleTabelle"/>
    <w:uiPriority w:val="60"/>
    <w:rsid w:val="00F20806"/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HelleSchattierung-Akzent3">
    <w:name w:val="Light Shading Accent 3"/>
    <w:basedOn w:val="NormaleTabelle"/>
    <w:uiPriority w:val="60"/>
    <w:rsid w:val="00F20806"/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paragraph" w:styleId="StandardWeb">
    <w:name w:val="Normal (Web)"/>
    <w:basedOn w:val="Standard"/>
    <w:uiPriority w:val="99"/>
    <w:unhideWhenUsed/>
    <w:rsid w:val="00A007DC"/>
    <w:pPr>
      <w:spacing w:before="100" w:beforeAutospacing="1" w:after="100" w:afterAutospacing="1" w:line="240" w:lineRule="auto"/>
      <w:jc w:val="left"/>
    </w:pPr>
    <w:rPr>
      <w:sz w:val="24"/>
    </w:rPr>
  </w:style>
  <w:style w:type="character" w:styleId="Endnotenzeichen">
    <w:name w:val="endnote reference"/>
    <w:basedOn w:val="Absatz-Standardschriftart"/>
    <w:uiPriority w:val="99"/>
    <w:semiHidden/>
    <w:unhideWhenUsed/>
    <w:rsid w:val="009B4965"/>
    <w:rPr>
      <w:vertAlign w:val="superscript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2611DE"/>
    <w:pPr>
      <w:keepLines/>
      <w:spacing w:before="48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Cs w:val="28"/>
      <w:lang w:eastAsia="en-US"/>
    </w:rPr>
  </w:style>
  <w:style w:type="paragraph" w:styleId="Verzeichnis4">
    <w:name w:val="toc 4"/>
    <w:basedOn w:val="Standard"/>
    <w:next w:val="Standard"/>
    <w:autoRedefine/>
    <w:uiPriority w:val="39"/>
    <w:unhideWhenUsed/>
    <w:rsid w:val="009E58F7"/>
    <w:pPr>
      <w:tabs>
        <w:tab w:val="left" w:pos="2268"/>
        <w:tab w:val="right" w:leader="dot" w:pos="9062"/>
      </w:tabs>
      <w:spacing w:line="240" w:lineRule="auto"/>
      <w:ind w:left="2268" w:hanging="850"/>
      <w:jc w:val="left"/>
    </w:pPr>
  </w:style>
  <w:style w:type="paragraph" w:styleId="Verzeichnis5">
    <w:name w:val="toc 5"/>
    <w:basedOn w:val="Standard"/>
    <w:next w:val="Standard"/>
    <w:autoRedefine/>
    <w:uiPriority w:val="39"/>
    <w:unhideWhenUsed/>
    <w:rsid w:val="009E58F7"/>
    <w:pPr>
      <w:tabs>
        <w:tab w:val="left" w:pos="3261"/>
        <w:tab w:val="right" w:leader="dot" w:pos="9062"/>
      </w:tabs>
      <w:spacing w:line="240" w:lineRule="auto"/>
      <w:ind w:left="567" w:firstLine="1701"/>
    </w:pPr>
  </w:style>
  <w:style w:type="paragraph" w:customStyle="1" w:styleId="FormatvorlageBeschriftungAutomatisch">
    <w:name w:val="Formatvorlage Beschriftung + Automatisch"/>
    <w:basedOn w:val="Standard"/>
    <w:rsid w:val="003625FE"/>
    <w:pPr>
      <w:spacing w:before="120" w:line="240" w:lineRule="auto"/>
    </w:pPr>
    <w:rPr>
      <w:b/>
      <w:bCs/>
      <w:sz w:val="18"/>
      <w:szCs w:val="18"/>
    </w:rPr>
  </w:style>
  <w:style w:type="paragraph" w:styleId="Unterschrift">
    <w:name w:val="Signature"/>
    <w:basedOn w:val="Standard"/>
    <w:link w:val="UnterschriftZchn"/>
    <w:uiPriority w:val="99"/>
    <w:unhideWhenUsed/>
    <w:rsid w:val="00C62AB2"/>
    <w:pPr>
      <w:spacing w:line="240" w:lineRule="auto"/>
      <w:ind w:left="4252"/>
    </w:pPr>
    <w:rPr>
      <w:b/>
      <w:sz w:val="18"/>
    </w:rPr>
  </w:style>
  <w:style w:type="character" w:customStyle="1" w:styleId="UnterschriftZchn">
    <w:name w:val="Unterschrift Zchn"/>
    <w:basedOn w:val="Absatz-Standardschriftart"/>
    <w:link w:val="Unterschrift"/>
    <w:uiPriority w:val="99"/>
    <w:rsid w:val="00C62AB2"/>
    <w:rPr>
      <w:rFonts w:ascii="Arial" w:hAnsi="Arial"/>
      <w:b/>
      <w:sz w:val="18"/>
      <w:szCs w:val="24"/>
    </w:rPr>
  </w:style>
  <w:style w:type="paragraph" w:styleId="Umschlagadresse">
    <w:name w:val="envelope address"/>
    <w:basedOn w:val="Standard"/>
    <w:uiPriority w:val="99"/>
    <w:semiHidden/>
    <w:unhideWhenUsed/>
    <w:rsid w:val="00C62AB2"/>
    <w:pPr>
      <w:framePr w:w="4320" w:h="2160" w:hRule="exact" w:hSpace="141" w:wrap="auto" w:hAnchor="page" w:xAlign="center" w:yAlign="bottom"/>
      <w:spacing w:line="240" w:lineRule="auto"/>
    </w:pPr>
    <w:rPr>
      <w:rFonts w:eastAsiaTheme="majorEastAsia" w:cstheme="majorBidi"/>
      <w:b/>
      <w:sz w:val="18"/>
    </w:rPr>
  </w:style>
  <w:style w:type="paragraph" w:customStyle="1" w:styleId="FormatvorlageUnterschriftLinks0cm">
    <w:name w:val="Formatvorlage Unterschrift + Links:  0 cm"/>
    <w:basedOn w:val="Unterschrift"/>
    <w:link w:val="FormatvorlageUnterschriftLinks0cmZchn"/>
    <w:rsid w:val="00303CBA"/>
    <w:pPr>
      <w:spacing w:after="240"/>
      <w:ind w:left="0"/>
      <w:jc w:val="left"/>
    </w:pPr>
    <w:rPr>
      <w:bCs/>
      <w:sz w:val="20"/>
      <w:szCs w:val="20"/>
    </w:rPr>
  </w:style>
  <w:style w:type="paragraph" w:customStyle="1" w:styleId="FormatvorlageBeschriftungAutomatisch1">
    <w:name w:val="Formatvorlage Beschriftung + Automatisch1"/>
    <w:basedOn w:val="Standard"/>
    <w:rsid w:val="003625FE"/>
    <w:pPr>
      <w:spacing w:before="120" w:after="60" w:line="240" w:lineRule="auto"/>
      <w:jc w:val="left"/>
    </w:pPr>
    <w:rPr>
      <w:b/>
      <w:bCs/>
      <w:sz w:val="20"/>
      <w:szCs w:val="18"/>
    </w:rPr>
  </w:style>
  <w:style w:type="character" w:styleId="BesuchterHyperlink">
    <w:name w:val="FollowedHyperlink"/>
    <w:basedOn w:val="Absatz-Standardschriftart"/>
    <w:uiPriority w:val="99"/>
    <w:semiHidden/>
    <w:unhideWhenUsed/>
    <w:rsid w:val="00E240D8"/>
    <w:rPr>
      <w:color w:val="800080" w:themeColor="followedHyperlink"/>
      <w:u w:val="single"/>
    </w:rPr>
  </w:style>
  <w:style w:type="paragraph" w:styleId="Listenabsatz">
    <w:name w:val="List Paragraph"/>
    <w:basedOn w:val="Standard"/>
    <w:uiPriority w:val="34"/>
    <w:qFormat/>
    <w:rsid w:val="0055615E"/>
    <w:pPr>
      <w:ind w:left="720"/>
      <w:contextualSpacing/>
    </w:pPr>
  </w:style>
  <w:style w:type="paragraph" w:styleId="Verzeichnis6">
    <w:name w:val="toc 6"/>
    <w:basedOn w:val="Standard"/>
    <w:next w:val="Standard"/>
    <w:autoRedefine/>
    <w:uiPriority w:val="39"/>
    <w:unhideWhenUsed/>
    <w:rsid w:val="003C4928"/>
    <w:pPr>
      <w:spacing w:after="100" w:line="276" w:lineRule="auto"/>
      <w:ind w:left="1100"/>
      <w:jc w:val="left"/>
    </w:pPr>
    <w:rPr>
      <w:rFonts w:asciiTheme="minorHAnsi" w:eastAsiaTheme="minorEastAsia" w:hAnsiTheme="minorHAnsi" w:cstheme="minorBidi"/>
      <w:szCs w:val="22"/>
    </w:rPr>
  </w:style>
  <w:style w:type="paragraph" w:styleId="Verzeichnis7">
    <w:name w:val="toc 7"/>
    <w:basedOn w:val="Standard"/>
    <w:next w:val="Standard"/>
    <w:autoRedefine/>
    <w:uiPriority w:val="39"/>
    <w:unhideWhenUsed/>
    <w:rsid w:val="003C4928"/>
    <w:pPr>
      <w:spacing w:after="100" w:line="276" w:lineRule="auto"/>
      <w:ind w:left="1320"/>
      <w:jc w:val="left"/>
    </w:pPr>
    <w:rPr>
      <w:rFonts w:asciiTheme="minorHAnsi" w:eastAsiaTheme="minorEastAsia" w:hAnsiTheme="minorHAnsi" w:cstheme="minorBidi"/>
      <w:szCs w:val="22"/>
    </w:rPr>
  </w:style>
  <w:style w:type="paragraph" w:styleId="Verzeichnis8">
    <w:name w:val="toc 8"/>
    <w:basedOn w:val="Standard"/>
    <w:next w:val="Standard"/>
    <w:autoRedefine/>
    <w:uiPriority w:val="39"/>
    <w:unhideWhenUsed/>
    <w:rsid w:val="003C4928"/>
    <w:pPr>
      <w:spacing w:after="100" w:line="276" w:lineRule="auto"/>
      <w:ind w:left="1540"/>
      <w:jc w:val="left"/>
    </w:pPr>
    <w:rPr>
      <w:rFonts w:asciiTheme="minorHAnsi" w:eastAsiaTheme="minorEastAsia" w:hAnsiTheme="minorHAnsi" w:cstheme="minorBidi"/>
      <w:szCs w:val="22"/>
    </w:rPr>
  </w:style>
  <w:style w:type="paragraph" w:styleId="Verzeichnis9">
    <w:name w:val="toc 9"/>
    <w:basedOn w:val="Standard"/>
    <w:next w:val="Standard"/>
    <w:autoRedefine/>
    <w:uiPriority w:val="39"/>
    <w:unhideWhenUsed/>
    <w:rsid w:val="003C4928"/>
    <w:pPr>
      <w:spacing w:after="100" w:line="276" w:lineRule="auto"/>
      <w:ind w:left="1760"/>
      <w:jc w:val="left"/>
    </w:pPr>
    <w:rPr>
      <w:rFonts w:asciiTheme="minorHAnsi" w:eastAsiaTheme="minorEastAsia" w:hAnsiTheme="minorHAnsi" w:cstheme="minorBidi"/>
      <w:szCs w:val="22"/>
    </w:rPr>
  </w:style>
  <w:style w:type="numbering" w:customStyle="1" w:styleId="Formatvorlage1">
    <w:name w:val="Formatvorlage1"/>
    <w:uiPriority w:val="99"/>
    <w:rsid w:val="00D11A9C"/>
    <w:pPr>
      <w:numPr>
        <w:numId w:val="3"/>
      </w:numPr>
    </w:pPr>
  </w:style>
  <w:style w:type="character" w:customStyle="1" w:styleId="berschrift1Zchn">
    <w:name w:val="Überschrift 1 Zchn"/>
    <w:basedOn w:val="Absatz-Standardschriftart"/>
    <w:link w:val="berschrift1"/>
    <w:rsid w:val="00D753B9"/>
    <w:rPr>
      <w:rFonts w:ascii="Times" w:hAnsi="Times" w:cs="Arial"/>
      <w:b/>
      <w:bCs/>
      <w:kern w:val="32"/>
      <w:sz w:val="30"/>
      <w:szCs w:val="32"/>
    </w:rPr>
  </w:style>
  <w:style w:type="character" w:customStyle="1" w:styleId="berschrift2Zchn">
    <w:name w:val="Überschrift 2 Zchn"/>
    <w:basedOn w:val="Absatz-Standardschriftart"/>
    <w:link w:val="berschrift2"/>
    <w:rsid w:val="009E58F7"/>
    <w:rPr>
      <w:rFonts w:ascii="Times" w:hAnsi="Times" w:cs="Arial"/>
      <w:b/>
      <w:bCs/>
      <w:iCs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rsid w:val="009E58F7"/>
    <w:rPr>
      <w:rFonts w:ascii="Times" w:hAnsi="Times"/>
      <w:b/>
      <w:bCs/>
      <w:sz w:val="24"/>
      <w:szCs w:val="28"/>
    </w:rPr>
  </w:style>
  <w:style w:type="character" w:customStyle="1" w:styleId="KopfzeileZchn">
    <w:name w:val="Kopfzeile Zchn"/>
    <w:basedOn w:val="Absatz-Standardschriftart"/>
    <w:link w:val="Kopfzeile"/>
    <w:uiPriority w:val="99"/>
    <w:rsid w:val="008533C4"/>
    <w:rPr>
      <w:sz w:val="22"/>
      <w:szCs w:val="22"/>
      <w:u w:val="single"/>
    </w:rPr>
  </w:style>
  <w:style w:type="paragraph" w:customStyle="1" w:styleId="FormatvorlageTabellezentriertCambriaMath">
    <w:name w:val="Formatvorlage Tabelle zentriert + Cambria Math"/>
    <w:basedOn w:val="Tabellezentriert"/>
    <w:rsid w:val="008D0025"/>
    <w:rPr>
      <w:rFonts w:ascii="Cambria Math" w:hAnsi="Cambria Math"/>
      <w:i/>
    </w:rPr>
  </w:style>
  <w:style w:type="paragraph" w:customStyle="1" w:styleId="FormatvorlageFormatvorlageBeschriftungAutomatisch1BlockLinks0">
    <w:name w:val="Formatvorlage Formatvorlage Beschriftung + Automatisch1 + Block Links:  0 ..."/>
    <w:basedOn w:val="FormatvorlageBeschriftungAutomatisch1"/>
    <w:rsid w:val="00442AEE"/>
    <w:pPr>
      <w:ind w:left="1418" w:hanging="1418"/>
    </w:pPr>
    <w:rPr>
      <w:szCs w:val="20"/>
    </w:rPr>
  </w:style>
  <w:style w:type="paragraph" w:customStyle="1" w:styleId="FormatvorlageFormatvorlageBeschriftungAutomatisch1Links0cmHn">
    <w:name w:val="Formatvorlage Formatvorlage Beschriftung + Automatisch1 + Links:  0 cm Hän..."/>
    <w:basedOn w:val="FormatvorlageBeschriftungAutomatisch1"/>
    <w:rsid w:val="00442AEE"/>
    <w:pPr>
      <w:ind w:left="1330" w:hanging="1330"/>
    </w:pPr>
    <w:rPr>
      <w:szCs w:val="20"/>
    </w:rPr>
  </w:style>
  <w:style w:type="paragraph" w:customStyle="1" w:styleId="FormatvorlageFormatvorlageUnterschriftLinks0cmBlockLinks0">
    <w:name w:val="Formatvorlage Formatvorlage Unterschrift + Links:  0 cm + Block Links:  0 ..."/>
    <w:basedOn w:val="FormatvorlageUnterschriftLinks0cm"/>
    <w:rsid w:val="00303CBA"/>
    <w:pPr>
      <w:ind w:left="1843" w:hanging="1843"/>
    </w:pPr>
  </w:style>
  <w:style w:type="paragraph" w:customStyle="1" w:styleId="FormatvorlageFormatvorlageUnterschriftLinks0cmBlockLinks01">
    <w:name w:val="Formatvorlage Formatvorlage Unterschrift + Links:  0 cm + Block Links:  0 ...1"/>
    <w:basedOn w:val="FormatvorlageUnterschriftLinks0cm"/>
    <w:rsid w:val="00303CBA"/>
    <w:pPr>
      <w:ind w:left="1843" w:hanging="1843"/>
    </w:pPr>
  </w:style>
  <w:style w:type="paragraph" w:customStyle="1" w:styleId="FormatvorlageFormatvorlageUnterschriftLinks0cmLinks0cmHn">
    <w:name w:val="Formatvorlage Formatvorlage Unterschrift + Links:  0 cm + Links:  0 cm Hän..."/>
    <w:basedOn w:val="FormatvorlageUnterschriftLinks0cm"/>
    <w:link w:val="FormatvorlageFormatvorlageUnterschriftLinks0cmLinks0cmHnZchn"/>
    <w:rsid w:val="00303CBA"/>
    <w:pPr>
      <w:ind w:left="1701" w:hanging="1701"/>
    </w:pPr>
  </w:style>
  <w:style w:type="paragraph" w:customStyle="1" w:styleId="FormatvorlageFormatvorlageFormatvorlageUnterschriftLinks0cmLin">
    <w:name w:val="Formatvorlage Formatvorlage Formatvorlage Unterschrift + Links:  0 cm + Lin..."/>
    <w:basedOn w:val="FormatvorlageFormatvorlageUnterschriftLinks0cmLinks0cmHn"/>
    <w:link w:val="FormatvorlageFormatvorlageFormatvorlageUnterschriftLinks0cmLinZchn"/>
    <w:rsid w:val="00431C43"/>
    <w:pPr>
      <w:spacing w:before="60" w:after="0" w:line="180" w:lineRule="exact"/>
      <w:ind w:left="1610" w:hanging="1610"/>
    </w:pPr>
    <w:rPr>
      <w:rFonts w:ascii="Arial" w:hAnsi="Arial"/>
      <w:b w:val="0"/>
      <w:sz w:val="16"/>
    </w:rPr>
  </w:style>
  <w:style w:type="paragraph" w:customStyle="1" w:styleId="FormatvorlageFormatvorlageFormatvorlageBeschriftungAutomatisch1Blo">
    <w:name w:val="Formatvorlage Formatvorlage Formatvorlage Beschriftung + Automatisch1 + Blo..."/>
    <w:basedOn w:val="FormatvorlageFormatvorlageBeschriftungAutomatisch1BlockLinks0"/>
    <w:rsid w:val="0023589E"/>
    <w:pPr>
      <w:spacing w:after="0" w:line="190" w:lineRule="exact"/>
      <w:ind w:left="1304" w:hanging="1304"/>
    </w:pPr>
    <w:rPr>
      <w:rFonts w:ascii="Arial" w:hAnsi="Arial"/>
      <w:b w:val="0"/>
      <w:sz w:val="16"/>
    </w:rPr>
  </w:style>
  <w:style w:type="paragraph" w:customStyle="1" w:styleId="EinfacherAbsatz">
    <w:name w:val="[Einfacher Absatz]"/>
    <w:basedOn w:val="Standard"/>
    <w:rsid w:val="00690ED1"/>
    <w:pPr>
      <w:autoSpaceDE w:val="0"/>
      <w:autoSpaceDN w:val="0"/>
      <w:adjustRightInd w:val="0"/>
      <w:spacing w:line="288" w:lineRule="auto"/>
      <w:jc w:val="left"/>
      <w:textAlignment w:val="center"/>
    </w:pPr>
    <w:rPr>
      <w:rFonts w:ascii="MyriadPro-Regular" w:hAnsi="MyriadPro-Regular" w:cs="MyriadPro-Regular"/>
      <w:color w:val="000000"/>
      <w:sz w:val="24"/>
    </w:rPr>
  </w:style>
  <w:style w:type="paragraph" w:customStyle="1" w:styleId="FormatvorlagequelleLinks0cm">
    <w:name w:val="Formatvorlage quelle + Links:  0 cm"/>
    <w:basedOn w:val="quelleAbbildungen"/>
    <w:rsid w:val="00955227"/>
    <w:pPr>
      <w:ind w:left="1134"/>
    </w:pPr>
    <w:rPr>
      <w:rFonts w:cs="Times New Roman"/>
      <w:szCs w:val="20"/>
    </w:rPr>
  </w:style>
  <w:style w:type="paragraph" w:styleId="KeinLeerraum">
    <w:name w:val="No Spacing"/>
    <w:uiPriority w:val="1"/>
    <w:rsid w:val="002B029E"/>
    <w:pPr>
      <w:jc w:val="both"/>
    </w:pPr>
    <w:rPr>
      <w:sz w:val="19"/>
      <w:szCs w:val="24"/>
    </w:rPr>
  </w:style>
  <w:style w:type="paragraph" w:styleId="Titel">
    <w:name w:val="Title"/>
    <w:basedOn w:val="Standard"/>
    <w:next w:val="Standard"/>
    <w:link w:val="TitelZchn"/>
    <w:uiPriority w:val="10"/>
    <w:rsid w:val="002B029E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2B029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styleId="Fett">
    <w:name w:val="Strong"/>
    <w:basedOn w:val="Absatz-Standardschriftart"/>
    <w:uiPriority w:val="22"/>
    <w:rsid w:val="002B029E"/>
    <w:rPr>
      <w:b/>
      <w:bCs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2B029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2B029E"/>
    <w:rPr>
      <w:rFonts w:ascii="Tahoma" w:hAnsi="Tahoma" w:cs="Tahoma"/>
      <w:sz w:val="16"/>
      <w:szCs w:val="16"/>
    </w:rPr>
  </w:style>
  <w:style w:type="paragraph" w:customStyle="1" w:styleId="Bildunterschrift">
    <w:name w:val="Bildunterschrift"/>
    <w:basedOn w:val="FormatvorlageFormatvorlageFormatvorlageUnterschriftLinks0cmLin"/>
    <w:link w:val="BildunterschriftZchn"/>
    <w:qFormat/>
    <w:rsid w:val="00C02328"/>
    <w:pPr>
      <w:tabs>
        <w:tab w:val="left" w:pos="964"/>
      </w:tabs>
      <w:spacing w:before="0" w:line="220" w:lineRule="exact"/>
      <w:ind w:left="782" w:hanging="782"/>
    </w:pPr>
    <w:rPr>
      <w:i/>
      <w:sz w:val="19"/>
      <w:szCs w:val="19"/>
    </w:rPr>
  </w:style>
  <w:style w:type="paragraph" w:customStyle="1" w:styleId="Kopfzeileneu">
    <w:name w:val="Kopfzeile neu"/>
    <w:basedOn w:val="Kopfzeile"/>
    <w:link w:val="KopfzeileneuZchn"/>
    <w:rsid w:val="00F678E2"/>
  </w:style>
  <w:style w:type="character" w:customStyle="1" w:styleId="FormatvorlageUnterschriftLinks0cmZchn">
    <w:name w:val="Formatvorlage Unterschrift + Links:  0 cm Zchn"/>
    <w:basedOn w:val="UnterschriftZchn"/>
    <w:link w:val="FormatvorlageUnterschriftLinks0cm"/>
    <w:rsid w:val="005712BE"/>
    <w:rPr>
      <w:rFonts w:ascii="Arial" w:hAnsi="Arial"/>
      <w:b/>
      <w:bCs/>
      <w:sz w:val="18"/>
      <w:szCs w:val="24"/>
    </w:rPr>
  </w:style>
  <w:style w:type="character" w:customStyle="1" w:styleId="FormatvorlageFormatvorlageUnterschriftLinks0cmLinks0cmHnZchn">
    <w:name w:val="Formatvorlage Formatvorlage Unterschrift + Links:  0 cm + Links:  0 cm Hän... Zchn"/>
    <w:basedOn w:val="FormatvorlageUnterschriftLinks0cmZchn"/>
    <w:link w:val="FormatvorlageFormatvorlageUnterschriftLinks0cmLinks0cmHn"/>
    <w:rsid w:val="005712BE"/>
    <w:rPr>
      <w:rFonts w:ascii="Arial" w:hAnsi="Arial"/>
      <w:b/>
      <w:bCs/>
      <w:sz w:val="18"/>
      <w:szCs w:val="24"/>
    </w:rPr>
  </w:style>
  <w:style w:type="character" w:customStyle="1" w:styleId="FormatvorlageFormatvorlageFormatvorlageUnterschriftLinks0cmLinZchn">
    <w:name w:val="Formatvorlage Formatvorlage Formatvorlage Unterschrift + Links:  0 cm + Lin... Zchn"/>
    <w:basedOn w:val="FormatvorlageFormatvorlageUnterschriftLinks0cmLinks0cmHnZchn"/>
    <w:link w:val="FormatvorlageFormatvorlageFormatvorlageUnterschriftLinks0cmLin"/>
    <w:rsid w:val="005712BE"/>
    <w:rPr>
      <w:rFonts w:ascii="Arial" w:hAnsi="Arial"/>
      <w:b/>
      <w:bCs/>
      <w:sz w:val="16"/>
      <w:szCs w:val="24"/>
    </w:rPr>
  </w:style>
  <w:style w:type="character" w:customStyle="1" w:styleId="BildunterschriftZchn">
    <w:name w:val="Bildunterschrift Zchn"/>
    <w:basedOn w:val="FormatvorlageFormatvorlageFormatvorlageUnterschriftLinks0cmLinZchn"/>
    <w:link w:val="Bildunterschrift"/>
    <w:rsid w:val="00C02328"/>
    <w:rPr>
      <w:rFonts w:ascii="Arial" w:hAnsi="Arial"/>
      <w:b/>
      <w:bCs/>
      <w:i/>
      <w:sz w:val="19"/>
      <w:szCs w:val="19"/>
    </w:rPr>
  </w:style>
  <w:style w:type="character" w:customStyle="1" w:styleId="KopfzeileneuZchn">
    <w:name w:val="Kopfzeile neu Zchn"/>
    <w:basedOn w:val="KopfzeileZchn"/>
    <w:link w:val="Kopfzeileneu"/>
    <w:rsid w:val="00F678E2"/>
    <w:rPr>
      <w:sz w:val="22"/>
      <w:szCs w:val="22"/>
      <w:u w:val="single"/>
    </w:rPr>
  </w:style>
  <w:style w:type="paragraph" w:customStyle="1" w:styleId="Tabellenbeschriftung">
    <w:name w:val="Tabellenbeschriftung"/>
    <w:basedOn w:val="Bildunterschrift"/>
    <w:rsid w:val="001C4521"/>
    <w:pPr>
      <w:spacing w:before="360"/>
    </w:pPr>
    <w:rPr>
      <w:bCs w:val="0"/>
      <w:iCs/>
      <w:szCs w:val="20"/>
    </w:rPr>
  </w:style>
  <w:style w:type="paragraph" w:customStyle="1" w:styleId="Literatur0">
    <w:name w:val="Literatur"/>
    <w:basedOn w:val="Standard"/>
    <w:rsid w:val="0071659B"/>
    <w:pPr>
      <w:spacing w:after="60"/>
      <w:ind w:left="425" w:hanging="425"/>
    </w:pPr>
    <w:rPr>
      <w:szCs w:val="20"/>
    </w:rPr>
  </w:style>
  <w:style w:type="paragraph" w:styleId="Beschriftung">
    <w:name w:val="caption"/>
    <w:basedOn w:val="Standard"/>
    <w:next w:val="Standard"/>
    <w:uiPriority w:val="35"/>
    <w:unhideWhenUsed/>
    <w:rsid w:val="009501F5"/>
    <w:pPr>
      <w:spacing w:after="200" w:line="240" w:lineRule="auto"/>
    </w:pPr>
    <w:rPr>
      <w:b/>
      <w:bCs/>
      <w:color w:val="4F81BD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5980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9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5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021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93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019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75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320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318CFE7-E8C6-4430-A1B5-611062E92C7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92</Words>
  <Characters>1213</Characters>
  <Application>Microsoft Office Word</Application>
  <DocSecurity>0</DocSecurity>
  <Lines>10</Lines>
  <Paragraphs>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Logo des Wissenschaftszentrums einfügen</vt:lpstr>
    </vt:vector>
  </TitlesOfParts>
  <Company>FH Weihenstephan</Company>
  <LinksUpToDate>false</LinksUpToDate>
  <CharactersWithSpaces>1403</CharactersWithSpaces>
  <SharedDoc>false</SharedDoc>
  <HLinks>
    <vt:vector size="276" baseType="variant">
      <vt:variant>
        <vt:i4>1048628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201034433</vt:lpwstr>
      </vt:variant>
      <vt:variant>
        <vt:i4>1048628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201034432</vt:lpwstr>
      </vt:variant>
      <vt:variant>
        <vt:i4>1900595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206924578</vt:lpwstr>
      </vt:variant>
      <vt:variant>
        <vt:i4>1900595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206924577</vt:lpwstr>
      </vt:variant>
      <vt:variant>
        <vt:i4>1900595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206924576</vt:lpwstr>
      </vt:variant>
      <vt:variant>
        <vt:i4>1900595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206924575</vt:lpwstr>
      </vt:variant>
      <vt:variant>
        <vt:i4>1900595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206924574</vt:lpwstr>
      </vt:variant>
      <vt:variant>
        <vt:i4>1900595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206924573</vt:lpwstr>
      </vt:variant>
      <vt:variant>
        <vt:i4>1900595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206924572</vt:lpwstr>
      </vt:variant>
      <vt:variant>
        <vt:i4>1900595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206924571</vt:lpwstr>
      </vt:variant>
      <vt:variant>
        <vt:i4>1900595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206924570</vt:lpwstr>
      </vt:variant>
      <vt:variant>
        <vt:i4>1835059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206924569</vt:lpwstr>
      </vt:variant>
      <vt:variant>
        <vt:i4>1835059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206924568</vt:lpwstr>
      </vt:variant>
      <vt:variant>
        <vt:i4>1835059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206924567</vt:lpwstr>
      </vt:variant>
      <vt:variant>
        <vt:i4>1835059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206924566</vt:lpwstr>
      </vt:variant>
      <vt:variant>
        <vt:i4>1835059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206924565</vt:lpwstr>
      </vt:variant>
      <vt:variant>
        <vt:i4>1835059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206924564</vt:lpwstr>
      </vt:variant>
      <vt:variant>
        <vt:i4>1835059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206924563</vt:lpwstr>
      </vt:variant>
      <vt:variant>
        <vt:i4>1835059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206924562</vt:lpwstr>
      </vt:variant>
      <vt:variant>
        <vt:i4>1835059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206924561</vt:lpwstr>
      </vt:variant>
      <vt:variant>
        <vt:i4>1835059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206924560</vt:lpwstr>
      </vt:variant>
      <vt:variant>
        <vt:i4>2031667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206924559</vt:lpwstr>
      </vt:variant>
      <vt:variant>
        <vt:i4>2031667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206924558</vt:lpwstr>
      </vt:variant>
      <vt:variant>
        <vt:i4>2031667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206924557</vt:lpwstr>
      </vt:variant>
      <vt:variant>
        <vt:i4>2031667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206924556</vt:lpwstr>
      </vt:variant>
      <vt:variant>
        <vt:i4>2031667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206924555</vt:lpwstr>
      </vt:variant>
      <vt:variant>
        <vt:i4>2031667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206924554</vt:lpwstr>
      </vt:variant>
      <vt:variant>
        <vt:i4>2031667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206924553</vt:lpwstr>
      </vt:variant>
      <vt:variant>
        <vt:i4>2031667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206924552</vt:lpwstr>
      </vt:variant>
      <vt:variant>
        <vt:i4>2031667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206924551</vt:lpwstr>
      </vt:variant>
      <vt:variant>
        <vt:i4>2031667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206924550</vt:lpwstr>
      </vt:variant>
      <vt:variant>
        <vt:i4>1966131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206924549</vt:lpwstr>
      </vt:variant>
      <vt:variant>
        <vt:i4>1966131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206924548</vt:lpwstr>
      </vt:variant>
      <vt:variant>
        <vt:i4>1966131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206924547</vt:lpwstr>
      </vt:variant>
      <vt:variant>
        <vt:i4>1966131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206924546</vt:lpwstr>
      </vt:variant>
      <vt:variant>
        <vt:i4>1966131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206924545</vt:lpwstr>
      </vt:variant>
      <vt:variant>
        <vt:i4>1966131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206924544</vt:lpwstr>
      </vt:variant>
      <vt:variant>
        <vt:i4>1966131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206924543</vt:lpwstr>
      </vt:variant>
      <vt:variant>
        <vt:i4>1966131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206924542</vt:lpwstr>
      </vt:variant>
      <vt:variant>
        <vt:i4>1966131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206924541</vt:lpwstr>
      </vt:variant>
      <vt:variant>
        <vt:i4>1966131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206924540</vt:lpwstr>
      </vt:variant>
      <vt:variant>
        <vt:i4>1638451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206924539</vt:lpwstr>
      </vt:variant>
      <vt:variant>
        <vt:i4>1638451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206924538</vt:lpwstr>
      </vt:variant>
      <vt:variant>
        <vt:i4>1638451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206924537</vt:lpwstr>
      </vt:variant>
      <vt:variant>
        <vt:i4>1638451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206924536</vt:lpwstr>
      </vt:variant>
      <vt:variant>
        <vt:i4>1638451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206924535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ogo des Wissenschaftszentrums einfügen</dc:title>
  <dc:creator>roensch</dc:creator>
  <cp:lastModifiedBy>Steven Koenig</cp:lastModifiedBy>
  <cp:revision>5</cp:revision>
  <cp:lastPrinted>2015-03-15T18:44:00Z</cp:lastPrinted>
  <dcterms:created xsi:type="dcterms:W3CDTF">2015-03-15T18:26:00Z</dcterms:created>
  <dcterms:modified xsi:type="dcterms:W3CDTF">2015-03-15T18:45:00Z</dcterms:modified>
</cp:coreProperties>
</file>